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77777777" w:rsidR="00D1370D" w:rsidRPr="00BC08A4" w:rsidRDefault="00D1370D" w:rsidP="00D1370D">
      <w:pPr>
        <w:pStyle w:val="berschrift1"/>
        <w:numPr>
          <w:ilvl w:val="0"/>
          <w:numId w:val="0"/>
        </w:numPr>
        <w:tabs>
          <w:tab w:val="left" w:pos="6900"/>
          <w:tab w:val="right" w:pos="8503"/>
        </w:tabs>
        <w:spacing w:before="0"/>
      </w:pPr>
      <w:bookmarkStart w:id="0" w:name="_Toc38056078"/>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3AE6697B"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EF345C">
              <w:rPr>
                <w:noProof/>
              </w:rPr>
              <w:t>20.04.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8056079"/>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8056080"/>
      <w:r>
        <w:lastRenderedPageBreak/>
        <w:t>Zusammenfassung</w:t>
      </w:r>
      <w:bookmarkEnd w:id="3"/>
    </w:p>
    <w:p w14:paraId="30443A46" w14:textId="1EC49D58" w:rsidR="00BC199E" w:rsidRDefault="001134CD" w:rsidP="00881BDB">
      <w:r>
        <w:t xml:space="preserve">Abstract </w:t>
      </w:r>
      <w:proofErr w:type="spellStart"/>
      <w:r>
        <w:t>auf deutsch</w:t>
      </w:r>
      <w:proofErr w:type="spellEnd"/>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8056081"/>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8056082"/>
      <w:r w:rsidRPr="00BC08A4">
        <w:lastRenderedPageBreak/>
        <w:t>Inhaltsverzeichnis</w:t>
      </w:r>
      <w:bookmarkEnd w:id="5"/>
    </w:p>
    <w:p w14:paraId="406A384A" w14:textId="0DCC538E" w:rsidR="00C85EEF"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C85EEF">
        <w:t>Eidesstattliche Erklärung</w:t>
      </w:r>
      <w:r w:rsidR="00C85EEF">
        <w:tab/>
      </w:r>
      <w:r w:rsidR="00C85EEF">
        <w:fldChar w:fldCharType="begin"/>
      </w:r>
      <w:r w:rsidR="00C85EEF">
        <w:instrText xml:space="preserve"> PAGEREF _Toc38056078 \h </w:instrText>
      </w:r>
      <w:r w:rsidR="00C85EEF">
        <w:fldChar w:fldCharType="separate"/>
      </w:r>
      <w:r w:rsidR="00783AED">
        <w:t>I</w:t>
      </w:r>
      <w:r w:rsidR="00C85EEF">
        <w:fldChar w:fldCharType="end"/>
      </w:r>
    </w:p>
    <w:p w14:paraId="45FE55AF" w14:textId="2003F2F7" w:rsidR="00C85EEF" w:rsidRDefault="00C85EEF">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8056079 \h </w:instrText>
      </w:r>
      <w:r>
        <w:fldChar w:fldCharType="separate"/>
      </w:r>
      <w:r w:rsidR="00783AED">
        <w:t>II</w:t>
      </w:r>
      <w:r>
        <w:fldChar w:fldCharType="end"/>
      </w:r>
    </w:p>
    <w:p w14:paraId="4929FC81" w14:textId="7BC01581" w:rsidR="00C85EEF" w:rsidRDefault="00C85EEF">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8056080 \h </w:instrText>
      </w:r>
      <w:r>
        <w:fldChar w:fldCharType="separate"/>
      </w:r>
      <w:r w:rsidR="00783AED">
        <w:t>III</w:t>
      </w:r>
      <w:r>
        <w:fldChar w:fldCharType="end"/>
      </w:r>
    </w:p>
    <w:p w14:paraId="6AC8CA36" w14:textId="65538C37" w:rsidR="00C85EEF" w:rsidRDefault="00C85EEF">
      <w:pPr>
        <w:pStyle w:val="Verzeichnis1"/>
        <w:rPr>
          <w:rFonts w:asciiTheme="minorHAnsi" w:eastAsiaTheme="minorEastAsia" w:hAnsiTheme="minorHAnsi" w:cstheme="minorBidi"/>
          <w:b w:val="0"/>
          <w:sz w:val="22"/>
          <w:szCs w:val="22"/>
        </w:rPr>
      </w:pPr>
      <w:r w:rsidRPr="000A3F30">
        <w:rPr>
          <w:lang w:val="en-US"/>
        </w:rPr>
        <w:t>Abstract</w:t>
      </w:r>
      <w:r>
        <w:tab/>
      </w:r>
      <w:r>
        <w:fldChar w:fldCharType="begin"/>
      </w:r>
      <w:r>
        <w:instrText xml:space="preserve"> PAGEREF _Toc38056081 \h </w:instrText>
      </w:r>
      <w:r>
        <w:fldChar w:fldCharType="separate"/>
      </w:r>
      <w:r w:rsidR="00783AED">
        <w:t>IV</w:t>
      </w:r>
      <w:r>
        <w:fldChar w:fldCharType="end"/>
      </w:r>
    </w:p>
    <w:p w14:paraId="3402624B" w14:textId="48424246" w:rsidR="00C85EEF" w:rsidRDefault="00C85EEF">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8056082 \h </w:instrText>
      </w:r>
      <w:r>
        <w:fldChar w:fldCharType="separate"/>
      </w:r>
      <w:r w:rsidR="00783AED">
        <w:t>V</w:t>
      </w:r>
      <w:r>
        <w:fldChar w:fldCharType="end"/>
      </w:r>
    </w:p>
    <w:p w14:paraId="5A81A7A5" w14:textId="4F6F27E6" w:rsidR="00C85EEF" w:rsidRDefault="00C85EEF">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8056083 \h </w:instrText>
      </w:r>
      <w:r>
        <w:fldChar w:fldCharType="separate"/>
      </w:r>
      <w:r w:rsidR="00783AED">
        <w:t>1</w:t>
      </w:r>
      <w:r>
        <w:fldChar w:fldCharType="end"/>
      </w:r>
    </w:p>
    <w:p w14:paraId="3B093AF6" w14:textId="0B3A3FA6"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8056084 \h </w:instrText>
      </w:r>
      <w:r>
        <w:fldChar w:fldCharType="separate"/>
      </w:r>
      <w:r w:rsidR="00783AED">
        <w:t>1</w:t>
      </w:r>
      <w:r>
        <w:fldChar w:fldCharType="end"/>
      </w:r>
    </w:p>
    <w:p w14:paraId="6C27B6EC" w14:textId="5CCDB4BE"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8056085 \h </w:instrText>
      </w:r>
      <w:r>
        <w:fldChar w:fldCharType="separate"/>
      </w:r>
      <w:r w:rsidR="00783AED">
        <w:t>2</w:t>
      </w:r>
      <w:r>
        <w:fldChar w:fldCharType="end"/>
      </w:r>
    </w:p>
    <w:p w14:paraId="4AA1677B" w14:textId="247DBA0B" w:rsidR="00C85EEF" w:rsidRDefault="00C85EEF">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8056086 \h </w:instrText>
      </w:r>
      <w:r>
        <w:fldChar w:fldCharType="separate"/>
      </w:r>
      <w:r w:rsidR="00783AED">
        <w:t>3</w:t>
      </w:r>
      <w:r>
        <w:fldChar w:fldCharType="end"/>
      </w:r>
    </w:p>
    <w:p w14:paraId="2D0BBB51" w14:textId="5223B524"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o 1 – Messenger</w:t>
      </w:r>
      <w:r>
        <w:tab/>
      </w:r>
      <w:r>
        <w:fldChar w:fldCharType="begin"/>
      </w:r>
      <w:r>
        <w:instrText xml:space="preserve"> PAGEREF _Toc38056087 \h </w:instrText>
      </w:r>
      <w:r>
        <w:fldChar w:fldCharType="separate"/>
      </w:r>
      <w:r w:rsidR="00783AED">
        <w:t>3</w:t>
      </w:r>
      <w:r>
        <w:fldChar w:fldCharType="end"/>
      </w:r>
    </w:p>
    <w:p w14:paraId="361DDFE7" w14:textId="0E88CB33"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8056088 \h </w:instrText>
      </w:r>
      <w:r>
        <w:fldChar w:fldCharType="separate"/>
      </w:r>
      <w:r w:rsidR="00783AED">
        <w:t>4</w:t>
      </w:r>
      <w:r>
        <w:fldChar w:fldCharType="end"/>
      </w:r>
    </w:p>
    <w:p w14:paraId="332373B7" w14:textId="511266B1"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Szenario 3 – Bouncing Ball</w:t>
      </w:r>
      <w:r>
        <w:tab/>
      </w:r>
      <w:r>
        <w:fldChar w:fldCharType="begin"/>
      </w:r>
      <w:r>
        <w:instrText xml:space="preserve"> PAGEREF _Toc38056089 \h </w:instrText>
      </w:r>
      <w:r>
        <w:fldChar w:fldCharType="separate"/>
      </w:r>
      <w:r w:rsidR="00783AED">
        <w:t>4</w:t>
      </w:r>
      <w:r>
        <w:fldChar w:fldCharType="end"/>
      </w:r>
    </w:p>
    <w:p w14:paraId="721B024D" w14:textId="2931D7CD"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8056090 \h </w:instrText>
      </w:r>
      <w:r>
        <w:fldChar w:fldCharType="separate"/>
      </w:r>
      <w:r w:rsidR="00783AED">
        <w:t>4</w:t>
      </w:r>
      <w:r>
        <w:fldChar w:fldCharType="end"/>
      </w:r>
    </w:p>
    <w:p w14:paraId="1134477A" w14:textId="7C144326"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5</w:t>
      </w:r>
      <w:r>
        <w:rPr>
          <w:rFonts w:asciiTheme="minorHAnsi" w:eastAsiaTheme="minorEastAsia" w:hAnsiTheme="minorHAnsi" w:cstheme="minorBidi"/>
          <w:sz w:val="22"/>
          <w:szCs w:val="22"/>
        </w:rPr>
        <w:tab/>
      </w:r>
      <w:r>
        <w:t>Funktionale Anforderungen</w:t>
      </w:r>
      <w:r>
        <w:tab/>
      </w:r>
      <w:r>
        <w:fldChar w:fldCharType="begin"/>
      </w:r>
      <w:r>
        <w:instrText xml:space="preserve"> PAGEREF _Toc38056091 \h </w:instrText>
      </w:r>
      <w:r>
        <w:fldChar w:fldCharType="separate"/>
      </w:r>
      <w:r w:rsidR="00783AED">
        <w:t>6</w:t>
      </w:r>
      <w:r>
        <w:fldChar w:fldCharType="end"/>
      </w:r>
    </w:p>
    <w:p w14:paraId="1DA6BE68" w14:textId="144A72FF"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6</w:t>
      </w:r>
      <w:r>
        <w:rPr>
          <w:rFonts w:asciiTheme="minorHAnsi" w:eastAsiaTheme="minorEastAsia" w:hAnsiTheme="minorHAnsi" w:cstheme="minorBidi"/>
          <w:sz w:val="22"/>
          <w:szCs w:val="22"/>
        </w:rPr>
        <w:tab/>
      </w:r>
      <w:r>
        <w:t>Nichfunktionale Anforderungen</w:t>
      </w:r>
      <w:r>
        <w:tab/>
      </w:r>
      <w:r>
        <w:fldChar w:fldCharType="begin"/>
      </w:r>
      <w:r>
        <w:instrText xml:space="preserve"> PAGEREF _Toc38056092 \h </w:instrText>
      </w:r>
      <w:r>
        <w:fldChar w:fldCharType="separate"/>
      </w:r>
      <w:r w:rsidR="00783AED">
        <w:t>7</w:t>
      </w:r>
      <w:r>
        <w:fldChar w:fldCharType="end"/>
      </w:r>
    </w:p>
    <w:p w14:paraId="20E36045" w14:textId="7E42CA32"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7</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8056093 \h </w:instrText>
      </w:r>
      <w:r>
        <w:fldChar w:fldCharType="separate"/>
      </w:r>
      <w:r w:rsidR="00783AED">
        <w:t>7</w:t>
      </w:r>
      <w:r>
        <w:fldChar w:fldCharType="end"/>
      </w:r>
    </w:p>
    <w:p w14:paraId="4DF0EB4A" w14:textId="1954B9D1"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8</w:t>
      </w:r>
      <w:r>
        <w:rPr>
          <w:rFonts w:asciiTheme="minorHAnsi" w:eastAsiaTheme="minorEastAsia" w:hAnsiTheme="minorHAnsi" w:cstheme="minorBidi"/>
          <w:sz w:val="22"/>
          <w:szCs w:val="22"/>
        </w:rPr>
        <w:tab/>
      </w:r>
      <w:r>
        <w:t>(Netwerkarchitektur/ Software Interfaces)</w:t>
      </w:r>
      <w:r>
        <w:tab/>
      </w:r>
      <w:r>
        <w:fldChar w:fldCharType="begin"/>
      </w:r>
      <w:r>
        <w:instrText xml:space="preserve"> PAGEREF _Toc38056094 \h </w:instrText>
      </w:r>
      <w:r>
        <w:fldChar w:fldCharType="separate"/>
      </w:r>
      <w:r w:rsidR="00783AED">
        <w:rPr>
          <w:b/>
          <w:bCs/>
        </w:rPr>
        <w:t>Fehler! Textmarke nicht definiert.</w:t>
      </w:r>
      <w:r>
        <w:fldChar w:fldCharType="end"/>
      </w:r>
    </w:p>
    <w:p w14:paraId="2E7F66E0" w14:textId="79E113DD" w:rsidR="00C85EEF" w:rsidRDefault="00C85EEF">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8056095 \h </w:instrText>
      </w:r>
      <w:r>
        <w:fldChar w:fldCharType="separate"/>
      </w:r>
      <w:r w:rsidR="00783AED">
        <w:t>11</w:t>
      </w:r>
      <w:r>
        <w:fldChar w:fldCharType="end"/>
      </w:r>
    </w:p>
    <w:p w14:paraId="689A75EA" w14:textId="5AF6F678"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Systemarchitektur</w:t>
      </w:r>
      <w:r>
        <w:tab/>
      </w:r>
      <w:r>
        <w:fldChar w:fldCharType="begin"/>
      </w:r>
      <w:r>
        <w:instrText xml:space="preserve"> PAGEREF _Toc38056096 \h </w:instrText>
      </w:r>
      <w:r>
        <w:fldChar w:fldCharType="separate"/>
      </w:r>
      <w:r w:rsidR="00783AED">
        <w:t>11</w:t>
      </w:r>
      <w:r>
        <w:fldChar w:fldCharType="end"/>
      </w:r>
    </w:p>
    <w:p w14:paraId="08AA8A59" w14:textId="548D82D0"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System Features (Hier nicht zu detailliert auf Komponenten eingehen. Später dann in Implementierung)</w:t>
      </w:r>
      <w:r>
        <w:tab/>
      </w:r>
      <w:r>
        <w:fldChar w:fldCharType="begin"/>
      </w:r>
      <w:r>
        <w:instrText xml:space="preserve"> PAGEREF _Toc38056097 \h </w:instrText>
      </w:r>
      <w:r>
        <w:fldChar w:fldCharType="separate"/>
      </w:r>
      <w:r w:rsidR="00783AED">
        <w:t>11</w:t>
      </w:r>
      <w:r>
        <w:fldChar w:fldCharType="end"/>
      </w:r>
    </w:p>
    <w:p w14:paraId="118A20DF" w14:textId="5C5A8AAF" w:rsidR="00C85EEF" w:rsidRDefault="00C85EEF">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8056098 \h </w:instrText>
      </w:r>
      <w:r>
        <w:fldChar w:fldCharType="separate"/>
      </w:r>
      <w:r w:rsidR="00783AED">
        <w:t>15</w:t>
      </w:r>
      <w:r>
        <w:fldChar w:fldCharType="end"/>
      </w:r>
    </w:p>
    <w:p w14:paraId="7B1BC8C0" w14:textId="18C7F646" w:rsidR="00C85EEF" w:rsidRDefault="00C85EEF">
      <w:pPr>
        <w:pStyle w:val="Verzeichnis2"/>
        <w:rPr>
          <w:rFonts w:asciiTheme="minorHAnsi" w:eastAsiaTheme="minorEastAsia" w:hAnsiTheme="minorHAnsi" w:cstheme="minorBidi"/>
          <w:sz w:val="22"/>
          <w:szCs w:val="22"/>
        </w:rPr>
      </w:pPr>
      <w:r w:rsidRPr="000A3F30">
        <w:rPr>
          <w:color w:val="A6A6A6" w:themeColor="background1" w:themeShade="A6"/>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rsidRPr="000A3F30">
        <w:rPr>
          <w:color w:val="A6A6A6" w:themeColor="background1" w:themeShade="A6"/>
        </w:rPr>
        <w:t>Erstellen der Bibliothek</w:t>
      </w:r>
      <w:r>
        <w:tab/>
      </w:r>
      <w:r>
        <w:fldChar w:fldCharType="begin"/>
      </w:r>
      <w:r>
        <w:instrText xml:space="preserve"> PAGEREF _Toc38056099 \h </w:instrText>
      </w:r>
      <w:r>
        <w:fldChar w:fldCharType="separate"/>
      </w:r>
      <w:r w:rsidR="00783AED">
        <w:t>15</w:t>
      </w:r>
      <w:r>
        <w:fldChar w:fldCharType="end"/>
      </w:r>
    </w:p>
    <w:p w14:paraId="73F1615D" w14:textId="0528F723" w:rsidR="00C85EEF" w:rsidRDefault="00C85EEF">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r Szenarien</w:t>
      </w:r>
      <w:r>
        <w:tab/>
      </w:r>
      <w:r>
        <w:fldChar w:fldCharType="begin"/>
      </w:r>
      <w:r>
        <w:instrText xml:space="preserve"> PAGEREF _Toc38056100 \h </w:instrText>
      </w:r>
      <w:r>
        <w:fldChar w:fldCharType="separate"/>
      </w:r>
      <w:r w:rsidR="00783AED">
        <w:t>16</w:t>
      </w:r>
      <w:r>
        <w:fldChar w:fldCharType="end"/>
      </w:r>
    </w:p>
    <w:p w14:paraId="0E31111E" w14:textId="2D46B6C7"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Messenger App</w:t>
      </w:r>
      <w:r>
        <w:tab/>
      </w:r>
      <w:r>
        <w:fldChar w:fldCharType="begin"/>
      </w:r>
      <w:r>
        <w:instrText xml:space="preserve"> PAGEREF _Toc38056101 \h </w:instrText>
      </w:r>
      <w:r>
        <w:fldChar w:fldCharType="separate"/>
      </w:r>
      <w:r w:rsidR="00783AED">
        <w:t>16</w:t>
      </w:r>
      <w:r>
        <w:fldChar w:fldCharType="end"/>
      </w:r>
    </w:p>
    <w:p w14:paraId="0B6A67C5" w14:textId="5925B5B9"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Shared Touchpoint Canvas</w:t>
      </w:r>
      <w:r>
        <w:tab/>
      </w:r>
      <w:r>
        <w:fldChar w:fldCharType="begin"/>
      </w:r>
      <w:r>
        <w:instrText xml:space="preserve"> PAGEREF _Toc38056102 \h </w:instrText>
      </w:r>
      <w:r>
        <w:fldChar w:fldCharType="separate"/>
      </w:r>
      <w:r w:rsidR="00783AED">
        <w:t>16</w:t>
      </w:r>
      <w:r>
        <w:fldChar w:fldCharType="end"/>
      </w:r>
    </w:p>
    <w:p w14:paraId="0C1BA911" w14:textId="5F1C3F0E"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Skart</w:t>
      </w:r>
      <w:r>
        <w:tab/>
      </w:r>
      <w:r>
        <w:fldChar w:fldCharType="begin"/>
      </w:r>
      <w:r>
        <w:instrText xml:space="preserve"> PAGEREF _Toc38056103 \h </w:instrText>
      </w:r>
      <w:r>
        <w:fldChar w:fldCharType="separate"/>
      </w:r>
      <w:r w:rsidR="00783AED">
        <w:t>16</w:t>
      </w:r>
      <w:r>
        <w:fldChar w:fldCharType="end"/>
      </w:r>
    </w:p>
    <w:p w14:paraId="1C31A301" w14:textId="33347480" w:rsidR="00C85EEF" w:rsidRDefault="00C85EEF">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38056104 \h </w:instrText>
      </w:r>
      <w:r>
        <w:fldChar w:fldCharType="separate"/>
      </w:r>
      <w:r w:rsidR="00783AED">
        <w:t>17</w:t>
      </w:r>
      <w:r>
        <w:fldChar w:fldCharType="end"/>
      </w:r>
    </w:p>
    <w:p w14:paraId="37472F30" w14:textId="2DFF96F7"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ifikation der Anforderungen</w:t>
      </w:r>
      <w:r>
        <w:tab/>
      </w:r>
      <w:r>
        <w:fldChar w:fldCharType="begin"/>
      </w:r>
      <w:r>
        <w:instrText xml:space="preserve"> PAGEREF _Toc38056105 \h </w:instrText>
      </w:r>
      <w:r>
        <w:fldChar w:fldCharType="separate"/>
      </w:r>
      <w:r w:rsidR="00783AED">
        <w:t>17</w:t>
      </w:r>
      <w:r>
        <w:fldChar w:fldCharType="end"/>
      </w:r>
    </w:p>
    <w:p w14:paraId="40EA0567" w14:textId="187F2F7F"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8056106 \h </w:instrText>
      </w:r>
      <w:r>
        <w:fldChar w:fldCharType="separate"/>
      </w:r>
      <w:r w:rsidR="00783AED">
        <w:t>17</w:t>
      </w:r>
      <w:r>
        <w:fldChar w:fldCharType="end"/>
      </w:r>
    </w:p>
    <w:p w14:paraId="6CDE0666" w14:textId="5E132DAC"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lastRenderedPageBreak/>
        <w:t>6.3</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8056107 \h </w:instrText>
      </w:r>
      <w:r>
        <w:fldChar w:fldCharType="separate"/>
      </w:r>
      <w:r w:rsidR="00783AED">
        <w:t>17</w:t>
      </w:r>
      <w:r>
        <w:fldChar w:fldCharType="end"/>
      </w:r>
    </w:p>
    <w:p w14:paraId="1CA869EC" w14:textId="4CE66E4A"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Erkenntnisse des Skart Szenarios</w:t>
      </w:r>
      <w:r>
        <w:tab/>
      </w:r>
      <w:r>
        <w:fldChar w:fldCharType="begin"/>
      </w:r>
      <w:r>
        <w:instrText xml:space="preserve"> PAGEREF _Toc38056108 \h </w:instrText>
      </w:r>
      <w:r>
        <w:fldChar w:fldCharType="separate"/>
      </w:r>
      <w:r w:rsidR="00783AED">
        <w:t>18</w:t>
      </w:r>
      <w:r>
        <w:fldChar w:fldCharType="end"/>
      </w:r>
    </w:p>
    <w:p w14:paraId="03F447BF" w14:textId="12079F9B" w:rsidR="00C85EEF" w:rsidRDefault="00C85EEF">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8056109 \h </w:instrText>
      </w:r>
      <w:r>
        <w:fldChar w:fldCharType="separate"/>
      </w:r>
      <w:r w:rsidR="00783AED">
        <w:t>19</w:t>
      </w:r>
      <w:r>
        <w:fldChar w:fldCharType="end"/>
      </w:r>
    </w:p>
    <w:p w14:paraId="4D712907" w14:textId="3911FAAC" w:rsidR="00C85EEF" w:rsidRDefault="00C85EEF">
      <w:pPr>
        <w:pStyle w:val="Verzeichnis2"/>
        <w:rPr>
          <w:rFonts w:asciiTheme="minorHAnsi" w:eastAsiaTheme="minorEastAsia" w:hAnsiTheme="minorHAnsi" w:cstheme="minorBidi"/>
          <w:sz w:val="22"/>
          <w:szCs w:val="22"/>
        </w:rPr>
      </w:pPr>
      <w:r>
        <w:t>Ausblick</w:t>
      </w:r>
      <w:r>
        <w:tab/>
      </w:r>
      <w:r>
        <w:fldChar w:fldCharType="begin"/>
      </w:r>
      <w:r>
        <w:instrText xml:space="preserve"> PAGEREF _Toc38056110 \h </w:instrText>
      </w:r>
      <w:r>
        <w:fldChar w:fldCharType="separate"/>
      </w:r>
      <w:r w:rsidR="00783AED">
        <w:t>19</w:t>
      </w:r>
      <w:r>
        <w:fldChar w:fldCharType="end"/>
      </w:r>
    </w:p>
    <w:p w14:paraId="093FC5B1" w14:textId="4B26D324" w:rsidR="00C85EEF" w:rsidRDefault="00C85EEF">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8056111 \h </w:instrText>
      </w:r>
      <w:r>
        <w:fldChar w:fldCharType="separate"/>
      </w:r>
      <w:r w:rsidR="00783AED">
        <w:t>20</w:t>
      </w:r>
      <w:r>
        <w:fldChar w:fldCharType="end"/>
      </w:r>
    </w:p>
    <w:p w14:paraId="22F9CBBA" w14:textId="1E035F2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0"/>
          <w:footerReference w:type="default" r:id="rId11"/>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8056083"/>
      <w:r>
        <w:lastRenderedPageBreak/>
        <w:t>Einleitung</w:t>
      </w:r>
      <w:bookmarkEnd w:id="6"/>
    </w:p>
    <w:p w14:paraId="6AD02A4A" w14:textId="69D2CE13"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4E169C">
            <w:instrText>ADDIN CitaviPlaceholder{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}</w:instrText>
          </w:r>
          <w:r w:rsidR="00861BED">
            <w:fldChar w:fldCharType="separate"/>
          </w:r>
          <w:r w:rsidR="00670A17">
            <w:t>(Alexander Kunst 2017)</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4CA27701"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w:t>
      </w:r>
      <w:r w:rsidR="00245E55">
        <w:t xml:space="preserve">dazu </w:t>
      </w:r>
      <w:r>
        <w:t xml:space="preserve">häufig auf bestehende </w:t>
      </w:r>
      <w:r w:rsidR="00AE0BA0">
        <w:t>Technologien</w:t>
      </w:r>
      <w:r>
        <w:t>, wie MQTT</w:t>
      </w:r>
      <w:r w:rsidR="009A6875">
        <w:t xml:space="preserve"> zurückgegriffen (link). Dies geschieht zu meist </w:t>
      </w:r>
      <w:r w:rsidR="0045040D">
        <w:t xml:space="preserve">durch </w:t>
      </w:r>
      <w:r w:rsidR="00AE53C1">
        <w:t>einbinden</w:t>
      </w:r>
      <w:r w:rsidR="0045040D">
        <w:t xml:space="preserve"> </w:t>
      </w:r>
      <w:r w:rsidR="00724ACB">
        <w:t xml:space="preserve">fertiger </w:t>
      </w:r>
      <w:r w:rsidR="00521283">
        <w:t>Bibliotheken</w:t>
      </w:r>
      <w:r w:rsidR="004627B3">
        <w:t xml:space="preserve">, </w:t>
      </w:r>
      <w:r w:rsidR="00521283">
        <w:t xml:space="preserve">die </w:t>
      </w:r>
      <w:r w:rsidR="00724ACB">
        <w:t xml:space="preserve">von den </w:t>
      </w:r>
      <w:r w:rsidR="000B09CC">
        <w:t>Entwickler</w:t>
      </w:r>
      <w:r w:rsidR="007F1A03">
        <w:t>n</w:t>
      </w:r>
      <w:r w:rsidR="000B09CC">
        <w:t xml:space="preserve"> in das Projekt </w:t>
      </w:r>
      <w:r w:rsidR="00724ACB">
        <w:t xml:space="preserve">eingebunden werden </w:t>
      </w:r>
      <w:r w:rsidR="007F1A03">
        <w:t>können</w:t>
      </w:r>
      <w:r w:rsidR="000B09CC">
        <w:t>.</w:t>
      </w:r>
      <w:r w:rsidR="00727078">
        <w:t xml:space="preserve"> </w:t>
      </w:r>
    </w:p>
    <w:p w14:paraId="69CD386A" w14:textId="1EE7077A" w:rsidR="00DC64E3" w:rsidRDefault="006520D2" w:rsidP="0032025B">
      <w:pPr>
        <w:pStyle w:val="Listenabsatz"/>
        <w:numPr>
          <w:ilvl w:val="0"/>
          <w:numId w:val="28"/>
        </w:numPr>
      </w:pPr>
      <w:r>
        <w:t xml:space="preserve">Mit dem Ursprung im Internet </w:t>
      </w:r>
      <w:proofErr w:type="spellStart"/>
      <w:r>
        <w:t>of</w:t>
      </w:r>
      <w:proofErr w:type="spellEnd"/>
      <w:r>
        <w:t xml:space="preserve"> Things schafft es MQTT aufgrund seiner wenigen 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4E169C">
            <w:instrText>ADDIN CitaviPlaceholder{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}</w:instrText>
          </w:r>
          <w:r w:rsidR="00ED15C1">
            <w:fldChar w:fldCharType="separate"/>
          </w:r>
          <w:r w:rsidR="00670A17">
            <w:t>(Zhang 2011)</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proofErr w:type="spellStart"/>
      <w:r w:rsidR="00BC5A9C">
        <w:t>internet</w:t>
      </w:r>
      <w:proofErr w:type="spellEnd"/>
      <w:r w:rsidR="00BC5A9C">
        <w:t xml:space="preserve"> ist nicht überall von </w:t>
      </w:r>
      <w:proofErr w:type="spellStart"/>
      <w:r w:rsidR="00BC5A9C">
        <w:t>vorteil</w:t>
      </w:r>
      <w:proofErr w:type="spellEnd"/>
      <w:r w:rsidR="00BC5A9C">
        <w:t xml:space="preserve">, so kann es etwa bei schulen sein, das </w:t>
      </w:r>
    </w:p>
    <w:p w14:paraId="0E06907D" w14:textId="2F495E7C" w:rsidR="00CA6BB2" w:rsidRDefault="00363634" w:rsidP="006520D2">
      <w:pPr>
        <w:pStyle w:val="Listenabsatz"/>
        <w:numPr>
          <w:ilvl w:val="0"/>
          <w:numId w:val="28"/>
        </w:numPr>
      </w:pPr>
      <w:r>
        <w:t xml:space="preserve">Auch Peer </w:t>
      </w:r>
      <w:proofErr w:type="spellStart"/>
      <w:r>
        <w:t>to</w:t>
      </w:r>
      <w:proofErr w:type="spellEnd"/>
      <w:r>
        <w:t xml:space="preserve"> Peer </w:t>
      </w:r>
      <w:proofErr w:type="spellStart"/>
      <w:r>
        <w:t>technologien</w:t>
      </w:r>
      <w:proofErr w:type="spellEnd"/>
      <w:r>
        <w:t xml:space="preserve">, wie die im Juli 2017 veröffentlichte zweite Version des </w:t>
      </w:r>
      <w:proofErr w:type="spellStart"/>
      <w:r>
        <w:t>Nearby</w:t>
      </w:r>
      <w:proofErr w:type="spellEnd"/>
      <w:r>
        <w:t xml:space="preserve"> </w:t>
      </w:r>
      <w:proofErr w:type="spellStart"/>
      <w:r>
        <w:t>Conenctions</w:t>
      </w:r>
      <w:proofErr w:type="spellEnd"/>
      <w:r>
        <w:t xml:space="preserve"> </w:t>
      </w:r>
      <w:r w:rsidR="00BC5A9C">
        <w:t xml:space="preserve">haben einen </w:t>
      </w:r>
      <w:r w:rsidR="00AD6F87">
        <w:t>V</w:t>
      </w:r>
      <w:r w:rsidR="00BC5A9C">
        <w:t xml:space="preserve">orteil. Sie sorgen für einen </w:t>
      </w:r>
      <w:proofErr w:type="spellStart"/>
      <w:r w:rsidR="00BC5A9C">
        <w:t>Verbenutzung</w:t>
      </w:r>
      <w:proofErr w:type="spellEnd"/>
      <w:r w:rsidR="00BC5A9C">
        <w:t xml:space="preserve"> ohne bestehende </w:t>
      </w:r>
      <w:proofErr w:type="spellStart"/>
      <w:r w:rsidR="00BC5A9C">
        <w:t>internetverbindung</w:t>
      </w:r>
      <w:proofErr w:type="spellEnd"/>
      <w:r w:rsidR="000A0324">
        <w:t xml:space="preserve">. </w:t>
      </w:r>
    </w:p>
    <w:p w14:paraId="2CBA99D5" w14:textId="2A502880" w:rsidR="001B3787" w:rsidRDefault="001B3787" w:rsidP="006520D2">
      <w:pPr>
        <w:pStyle w:val="Listenabsatz"/>
        <w:numPr>
          <w:ilvl w:val="0"/>
          <w:numId w:val="28"/>
        </w:numPr>
      </w:pPr>
      <w:r>
        <w:t xml:space="preserve">So </w:t>
      </w:r>
      <w:proofErr w:type="spellStart"/>
      <w:r>
        <w:t>könnnenn</w:t>
      </w:r>
      <w:proofErr w:type="spellEnd"/>
      <w:r>
        <w:t xml:space="preserve"> etwa lokale Spiele gespielt </w:t>
      </w:r>
      <w:proofErr w:type="gramStart"/>
      <w:r>
        <w:t>werden,  auch</w:t>
      </w:r>
      <w:proofErr w:type="gramEnd"/>
      <w:r>
        <w:t xml:space="preserve"> da wo kein </w:t>
      </w:r>
      <w:proofErr w:type="spellStart"/>
      <w:r>
        <w:t>internet</w:t>
      </w:r>
      <w:proofErr w:type="spellEnd"/>
      <w:r>
        <w:t xml:space="preserve"> bestehet oder aber auch an </w:t>
      </w:r>
      <w:proofErr w:type="spellStart"/>
      <w:r>
        <w:t>Schulenn</w:t>
      </w:r>
      <w:proofErr w:type="spellEnd"/>
      <w:r>
        <w:t xml:space="preserve"> </w:t>
      </w:r>
      <w:proofErr w:type="spellStart"/>
      <w:r>
        <w:t>umfragen</w:t>
      </w:r>
      <w:proofErr w:type="spellEnd"/>
      <w:r>
        <w:t xml:space="preserve"> in </w:t>
      </w:r>
      <w:proofErr w:type="spellStart"/>
      <w:r>
        <w:t>klassenzimmer</w:t>
      </w:r>
      <w:proofErr w:type="spellEnd"/>
      <w:r>
        <w:t xml:space="preserve"> durchgeführt werden, ohne einen Internetzugang zu haben.</w:t>
      </w:r>
    </w:p>
    <w:p w14:paraId="1414E0A4" w14:textId="0198F677" w:rsidR="003915CA" w:rsidRDefault="00960A3E" w:rsidP="003915CA">
      <w:pPr>
        <w:pStyle w:val="berschrift2"/>
      </w:pPr>
      <w:bookmarkStart w:id="7" w:name="_Toc38056084"/>
      <w:r w:rsidRPr="00BC08A4">
        <w:t>Motivation</w:t>
      </w:r>
      <w:bookmarkEnd w:id="7"/>
    </w:p>
    <w:p w14:paraId="2A2496A0" w14:textId="29132072"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xml:space="preserve">. Bisher gibt es einige wenige Anwendungen(link?), die die </w:t>
      </w:r>
      <w:proofErr w:type="spellStart"/>
      <w:r w:rsidR="001C5788">
        <w:t>Nearby</w:t>
      </w:r>
      <w:proofErr w:type="spellEnd"/>
      <w:r w:rsidR="001C5788">
        <w:t xml:space="preserve"> Technologie verwenden und einige die MQTT verwenden. Doch </w:t>
      </w:r>
      <w:proofErr w:type="spellStart"/>
      <w:r w:rsidR="001C5788">
        <w:t>könnnen</w:t>
      </w:r>
      <w:proofErr w:type="spellEnd"/>
      <w:r w:rsidR="001C5788">
        <w:t xml:space="preserve"> sich beiden Technologien perfekt ergänzen und zusammen </w:t>
      </w:r>
      <w:proofErr w:type="spellStart"/>
      <w:r w:rsidR="001C5788">
        <w:t>Entwickelrn</w:t>
      </w:r>
      <w:proofErr w:type="spellEnd"/>
      <w:r w:rsidR="001C5788">
        <w:t xml:space="preserve"> eine Technologie </w:t>
      </w:r>
      <w:proofErr w:type="spellStart"/>
      <w:r w:rsidR="001C5788">
        <w:t>bietetn</w:t>
      </w:r>
      <w:proofErr w:type="spellEnd"/>
      <w:r w:rsidR="001C5788">
        <w:t xml:space="preserve">, die Sowohl online, wie auch offline </w:t>
      </w:r>
      <w:proofErr w:type="gramStart"/>
      <w:r w:rsidR="001C5788">
        <w:t>Funktioniert .</w:t>
      </w:r>
      <w:proofErr w:type="gramEnd"/>
      <w:r w:rsidR="007B710C">
        <w:t xml:space="preserve"> </w:t>
      </w:r>
    </w:p>
    <w:p w14:paraId="6433E6A1" w14:textId="4BC6236B" w:rsidR="003915CA" w:rsidRPr="003915CA" w:rsidRDefault="00907F65" w:rsidP="003915CA">
      <w:pPr>
        <w:pStyle w:val="Listenabsatz"/>
        <w:numPr>
          <w:ilvl w:val="0"/>
          <w:numId w:val="28"/>
        </w:numPr>
      </w:pPr>
      <w:r>
        <w:t>(</w:t>
      </w:r>
      <w:r w:rsidR="003915CA">
        <w:t xml:space="preserve">MQTT als Online Protokoll und </w:t>
      </w:r>
      <w:proofErr w:type="spellStart"/>
      <w:r w:rsidR="003915CA">
        <w:t>Nearby</w:t>
      </w:r>
      <w:proofErr w:type="spellEnd"/>
      <w:r w:rsidR="003915CA">
        <w:t xml:space="preserve"> Connections zur </w:t>
      </w:r>
      <w:proofErr w:type="gramStart"/>
      <w:r w:rsidR="003915CA">
        <w:t>Offline</w:t>
      </w:r>
      <w:proofErr w:type="gramEnd"/>
      <w:r w:rsidR="003915CA">
        <w:t xml:space="preserve"> Datenübertragung. Nun wäre es denkbar, die Vorteile beider Technologien in solcher Form </w:t>
      </w:r>
      <w:r w:rsidR="00F87A28">
        <w:t>zu kombinieren</w:t>
      </w:r>
      <w:r w:rsidR="0028796A">
        <w:t xml:space="preserve">, </w:t>
      </w:r>
      <w:proofErr w:type="gramStart"/>
      <w:r w:rsidR="0028796A">
        <w:t>das</w:t>
      </w:r>
      <w:proofErr w:type="gramEnd"/>
      <w:r w:rsidR="0028796A">
        <w:t xml:space="preserve"> ein Entwickler bloß eine API angeboten bekommt, welche beide Technologien verwende</w:t>
      </w:r>
      <w:r w:rsidR="00061C49">
        <w:t>t</w:t>
      </w:r>
      <w:r>
        <w:t>)</w:t>
      </w:r>
    </w:p>
    <w:p w14:paraId="66932F01" w14:textId="7D7AC880" w:rsidR="001E22EF" w:rsidRDefault="000C7FB9" w:rsidP="001E22EF">
      <w:pPr>
        <w:pStyle w:val="berschrift2"/>
      </w:pPr>
      <w:bookmarkStart w:id="8" w:name="_Ref16098893"/>
      <w:bookmarkStart w:id="9" w:name="_Toc38056085"/>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w:t>
      </w:r>
      <w:proofErr w:type="spellStart"/>
      <w:r>
        <w:t>alanysiert</w:t>
      </w:r>
      <w:proofErr w:type="spellEnd"/>
      <w:r>
        <w:t xml:space="preserve"> werden und eine Wrapper Bibliothek konzipiert und implementiert werden, welche beide </w:t>
      </w:r>
      <w:proofErr w:type="spellStart"/>
      <w:r>
        <w:t>technologien</w:t>
      </w:r>
      <w:proofErr w:type="spellEnd"/>
      <w:r>
        <w:t xml:space="preserve"> </w:t>
      </w:r>
      <w:r w:rsidR="00C2036A">
        <w:t xml:space="preserve">in solcher Form abstrahiert das dem Entwickler eine </w:t>
      </w:r>
      <w:proofErr w:type="gramStart"/>
      <w:r w:rsidR="00C2036A">
        <w:t>Möglichst</w:t>
      </w:r>
      <w:proofErr w:type="gramEnd"/>
      <w:r w:rsidR="00C2036A">
        <w:t xml:space="preserve"> minimalistische API zur </w:t>
      </w:r>
      <w:proofErr w:type="spellStart"/>
      <w:r w:rsidR="00C2036A">
        <w:t>verfügung</w:t>
      </w:r>
      <w:proofErr w:type="spellEnd"/>
      <w:r w:rsidR="00C2036A">
        <w:t xml:space="preserve">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 xml:space="preserve">Analyse der Anforderungen an das zu entwickelnde System durch </w:t>
      </w:r>
      <w:proofErr w:type="spellStart"/>
      <w:r w:rsidR="00F44EE8">
        <w:t>implementierung</w:t>
      </w:r>
      <w:proofErr w:type="spellEnd"/>
      <w:r w:rsidR="00F44EE8">
        <w:t xml:space="preserve">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proofErr w:type="spellStart"/>
      <w:r>
        <w:t>Vorallem</w:t>
      </w:r>
      <w:proofErr w:type="spellEnd"/>
      <w:r>
        <w:t xml:space="preserve"> </w:t>
      </w:r>
      <w:r w:rsidR="00594815">
        <w:t>n</w:t>
      </w:r>
      <w:r>
        <w:t xml:space="preserve">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8056086"/>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0C7306BD" w:rsidR="007967A6" w:rsidRDefault="00652909" w:rsidP="00841F68">
      <w:r>
        <w:t xml:space="preserve">Zur Ermittlung der konkreten Anforderungen an das zu entwickelnde System </w:t>
      </w:r>
      <w:r w:rsidR="00A73460">
        <w:t>sollen</w:t>
      </w:r>
      <w:r>
        <w:t xml:space="preserve"> die funktionalen Anforderungen </w:t>
      </w:r>
      <w:r w:rsidR="00BD4EE5">
        <w:t>von vier</w:t>
      </w:r>
      <w:r>
        <w:t xml:space="preserve"> Szenarien ermittelt.</w:t>
      </w:r>
      <w:r w:rsidR="00A54324">
        <w:t xml:space="preserve"> </w:t>
      </w:r>
      <w:r w:rsidR="00327A09">
        <w:t xml:space="preserve">So soll etwa </w:t>
      </w:r>
      <w:r w:rsidR="0067333D">
        <w:t>das erste Szenario (</w:t>
      </w:r>
      <w:r w:rsidR="00327A09">
        <w:t>Messenger App</w:t>
      </w:r>
      <w:r w:rsidR="0067333D">
        <w:t>)</w:t>
      </w:r>
      <w:r w:rsidR="00327A09">
        <w:t xml:space="preserve"> testen, wie sich das System beim Übertragen von </w:t>
      </w:r>
      <w:r w:rsidR="0067333D">
        <w:t xml:space="preserve">größeren </w:t>
      </w:r>
      <w:r w:rsidR="00327A09">
        <w:t>binären Daten</w:t>
      </w:r>
      <w:r w:rsidR="0060566F">
        <w:t xml:space="preserve"> verhält</w:t>
      </w:r>
      <w:r w:rsidR="00327A09">
        <w:t xml:space="preserve">, während </w:t>
      </w:r>
      <w:r w:rsidR="000556CF">
        <w:t>das zweite Szenario (</w:t>
      </w:r>
      <w:proofErr w:type="spellStart"/>
      <w:r w:rsidR="00327A09">
        <w:t>Shared</w:t>
      </w:r>
      <w:proofErr w:type="spellEnd"/>
      <w:r w:rsidR="00327A09">
        <w:t xml:space="preserve"> Touchpoint Canvas</w:t>
      </w:r>
      <w:r w:rsidR="00871579">
        <w:t xml:space="preserve"> App</w:t>
      </w:r>
      <w:r w:rsidR="000556CF">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proofErr w:type="spellStart"/>
      <w:r w:rsidR="0093405C">
        <w:t>Nearfly</w:t>
      </w:r>
      <w:proofErr w:type="spellEnd"/>
      <w:r w:rsidR="0093405C">
        <w:t xml:space="preserve">-Bibliothek für Echtzeit-Anwendungen </w:t>
      </w:r>
      <w:r w:rsidR="00C11373">
        <w:t>gibt</w:t>
      </w:r>
      <w:r w:rsidR="0093405C">
        <w:t>.</w:t>
      </w:r>
      <w:r w:rsidR="00F44120">
        <w:t xml:space="preserve"> </w:t>
      </w:r>
      <w:r w:rsidR="0046128E">
        <w:t>Das dritte Szenario (</w:t>
      </w:r>
      <w:proofErr w:type="spellStart"/>
      <w:r w:rsidR="0046128E">
        <w:t>Bouncing</w:t>
      </w:r>
      <w:proofErr w:type="spellEnd"/>
      <w:r w:rsidR="0046128E">
        <w:t xml:space="preserve"> Ball) </w:t>
      </w:r>
      <w:r w:rsidR="00B93DC0">
        <w:t>entspricht</w:t>
      </w:r>
      <w:r w:rsidR="0046128E">
        <w:t xml:space="preserve"> einer </w:t>
      </w:r>
      <w:r w:rsidR="000E4FE0">
        <w:t>Erweiterung</w:t>
      </w:r>
      <w:r w:rsidR="0046128E">
        <w:t xml:space="preserve"> des </w:t>
      </w:r>
      <w:r w:rsidR="00240908">
        <w:t>vorhergehenden</w:t>
      </w:r>
      <w:r w:rsidR="0046128E">
        <w:t xml:space="preserve"> Szenarios und verlangt bereits bei 4 Nutzer eine Übertragungsgeschwindigkeit von 4*30</w:t>
      </w:r>
      <w:r w:rsidR="00EB26E3">
        <w:t>FPS</w:t>
      </w:r>
      <w:r w:rsidR="0046128E">
        <w:t xml:space="preserve">. </w:t>
      </w:r>
      <w:r w:rsidR="00F44120">
        <w:t xml:space="preserve">Zuletzt soll </w:t>
      </w:r>
      <w:r w:rsidR="00B93DC0">
        <w:t xml:space="preserve">das letzte </w:t>
      </w:r>
      <w:r w:rsidR="00E1448D">
        <w:t>Szenario (</w:t>
      </w:r>
      <w:r w:rsidR="003123A3">
        <w:t>Score Board Notepad</w:t>
      </w:r>
      <w:r w:rsidR="00B93DC0">
        <w:t>)</w:t>
      </w:r>
      <w:r w:rsidR="00F44120">
        <w:t xml:space="preserve"> 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7B3275BE" w14:textId="2B0B2BCC" w:rsidR="007B7BC8" w:rsidRDefault="00B461E2" w:rsidP="007B7BC8">
      <w:pPr>
        <w:pStyle w:val="berschrift2"/>
      </w:pPr>
      <w:bookmarkStart w:id="13" w:name="_Toc38056087"/>
      <w:r>
        <w:t>Szenario 1</w:t>
      </w:r>
      <w:r w:rsidR="007711CE">
        <w:t xml:space="preserve"> </w:t>
      </w:r>
      <w:r w:rsidR="00585811">
        <w:t xml:space="preserve">– </w:t>
      </w:r>
      <w:r w:rsidR="00683FBA">
        <w:t>Messenger</w:t>
      </w:r>
      <w:bookmarkEnd w:id="13"/>
    </w:p>
    <w:p w14:paraId="75B86724" w14:textId="214B4AB3" w:rsidR="00F814FD" w:rsidRDefault="00F814FD" w:rsidP="00FA7090">
      <w:pPr>
        <w:rPr>
          <w:i/>
          <w:iCs/>
        </w:rPr>
      </w:pPr>
      <w:commentRangeStart w:id="14"/>
      <w:r w:rsidRPr="009F70F5">
        <w:rPr>
          <w:i/>
          <w:iCs/>
        </w:rPr>
        <w:t xml:space="preserve">Marius ist der </w:t>
      </w:r>
      <w:proofErr w:type="spellStart"/>
      <w:r w:rsidRPr="009F70F5">
        <w:rPr>
          <w:i/>
          <w:iCs/>
        </w:rPr>
        <w:t>Scrum</w:t>
      </w:r>
      <w:proofErr w:type="spellEnd"/>
      <w:r w:rsidRPr="009F70F5">
        <w:rPr>
          <w:i/>
          <w:iCs/>
        </w:rPr>
        <w:t xml:space="preserve">-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bookmarkStart w:id="15" w:name="_GoBack"/>
      <w:bookmarkEnd w:id="15"/>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Da Marius viel Wert auf Datenschutz legt und am besten keine Daten über das Internet senden möchte, hat dieser eine</w:t>
      </w:r>
      <w:r w:rsidR="009F70F5">
        <w:rPr>
          <w:i/>
          <w:iCs/>
        </w:rPr>
        <w:t xml:space="preserve"> </w:t>
      </w:r>
      <w:r w:rsidRPr="009F70F5">
        <w:rPr>
          <w:i/>
          <w:iCs/>
        </w:rPr>
        <w:t xml:space="preserve">Messenger App gefunden, die auch offline funktioniert und bereits eine Gruppe für sein Team erstellt. </w:t>
      </w:r>
      <w:r w:rsidR="00127DD9">
        <w:rPr>
          <w:i/>
          <w:iCs/>
        </w:rPr>
        <w:t xml:space="preserve">Die </w:t>
      </w:r>
      <w:r w:rsidR="005755DF">
        <w:rPr>
          <w:i/>
          <w:iCs/>
        </w:rPr>
        <w:t>Nachrichten-Priorisierung</w:t>
      </w:r>
      <w:r w:rsidR="00127DD9">
        <w:rPr>
          <w:i/>
          <w:iCs/>
        </w:rPr>
        <w:t xml:space="preserve"> stellt Marius auf Text ein, weil dieser weiß das seine Teammitglieder vor dem s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Pads mit der b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4"/>
      <w:r w:rsidR="002A3B6B">
        <w:rPr>
          <w:rStyle w:val="Kommentarzeichen"/>
        </w:rPr>
        <w:commentReference w:id="14"/>
      </w:r>
    </w:p>
    <w:p w14:paraId="6ABF9C3E" w14:textId="70888FC7" w:rsidR="00FB10C0" w:rsidRPr="00EF5F94" w:rsidRDefault="00974D88" w:rsidP="00FB10C0">
      <w:pPr>
        <w:rPr>
          <w:sz w:val="22"/>
          <w:szCs w:val="18"/>
        </w:rPr>
      </w:pPr>
      <w:r>
        <w:t>Aus dem ersten Szenario lassen sich</w:t>
      </w:r>
      <w:r w:rsidR="00780E30">
        <w:t xml:space="preserve"> </w:t>
      </w:r>
      <w:r>
        <w:t xml:space="preserve">die funktionalen </w:t>
      </w:r>
      <w:r w:rsidR="00A43668">
        <w:t>Anforderungen einer klassischen primitiven Messenger App herauskristallisieren. So soll etwa</w:t>
      </w:r>
      <w:r w:rsidR="005C10AC">
        <w:t xml:space="preserve"> </w:t>
      </w:r>
      <w:r w:rsidR="00A43668">
        <w:t>d</w:t>
      </w:r>
      <w:r w:rsidR="00CC5144">
        <w:t>as System dem Nutzer die Möglichkeit geben, Text- und Bildnachrichten zu versenden</w:t>
      </w:r>
      <w:r w:rsidR="003C2E4C">
        <w:t>. Denkbar wäre jedoch auch die Anforderung auf beliebige Binärdaten zu pauschalisieren und damit den Datentransfer von Audiodaten, wie auch kleineren APKs zu ermöglichen</w:t>
      </w:r>
      <w:r w:rsidR="003102D9">
        <w:t xml:space="preserve">. Weiterhin soll durch das erstellen und betreten von Chatrooms </w:t>
      </w:r>
      <w:r w:rsidR="00CA2C86">
        <w:t xml:space="preserve">eine Isolation innerhalb derselben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Ebenso soll der Absender, wie auch die </w:t>
      </w:r>
      <w:r w:rsidR="001D661F">
        <w:t>Absende-Zeit</w:t>
      </w:r>
      <w:r w:rsidR="007D7005">
        <w:t xml:space="preserve"> einer Nachricht von anderen Nutzern identifiziert werden können. </w:t>
      </w:r>
      <w:r w:rsidR="00C436D4">
        <w:t>Als letzte Anforderung</w:t>
      </w:r>
      <w:r w:rsidR="006A0A11">
        <w:t xml:space="preserve"> ist die </w:t>
      </w:r>
      <w:r w:rsidR="00B23569">
        <w:t>Differenzierung</w:t>
      </w:r>
      <w:r w:rsidR="006A0A11">
        <w:t xml:space="preserve"> unterschiedlicher </w:t>
      </w:r>
      <w:r w:rsidR="00C93AF0">
        <w:t>Nachrichten</w:t>
      </w:r>
      <w:r w:rsidR="006A0A11">
        <w:t xml:space="preserve"> und deren </w:t>
      </w:r>
      <w:proofErr w:type="spellStart"/>
      <w:r w:rsidR="00B23569">
        <w:t>Priorisierbarkeit</w:t>
      </w:r>
      <w:proofErr w:type="spellEnd"/>
      <w:r w:rsidR="001171A6">
        <w:t xml:space="preserve"> </w:t>
      </w:r>
      <w:r w:rsidR="006A0A11">
        <w:t>erkennbar</w:t>
      </w:r>
      <w:r w:rsidR="00816BDC">
        <w:t>, welche dem Nutzer die Möglichkeit darüber lässt</w:t>
      </w:r>
      <w:r w:rsidR="00AB3509">
        <w:t xml:space="preserve">, </w:t>
      </w:r>
      <w:r w:rsidR="00816BDC">
        <w:t>zu entscheiden, welche Nachricht</w:t>
      </w:r>
      <w:r w:rsidR="00C55A57">
        <w:t xml:space="preserve">typen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073C42">
        <w:t>.</w:t>
      </w:r>
    </w:p>
    <w:p w14:paraId="46AF1426" w14:textId="1592B72B" w:rsidR="00B97F81" w:rsidRDefault="00B461E2" w:rsidP="00B97F81">
      <w:pPr>
        <w:pStyle w:val="berschrift2"/>
      </w:pPr>
      <w:bookmarkStart w:id="16" w:name="_Toc38056088"/>
      <w:r>
        <w:lastRenderedPageBreak/>
        <w:t>Szenario 2</w:t>
      </w:r>
      <w:r w:rsidR="00EF62A5">
        <w:t xml:space="preserve"> </w:t>
      </w:r>
      <w:r w:rsidR="00117D31">
        <w:t>–</w:t>
      </w:r>
      <w:r w:rsidR="00EF62A5">
        <w:t xml:space="preserve"> </w:t>
      </w:r>
      <w:proofErr w:type="spellStart"/>
      <w:r w:rsidR="00F72334">
        <w:t>Shared</w:t>
      </w:r>
      <w:proofErr w:type="spellEnd"/>
      <w:r w:rsidR="00F72334">
        <w:t xml:space="preserve"> Touchpoint Canvas</w:t>
      </w:r>
      <w:bookmarkEnd w:id="16"/>
    </w:p>
    <w:p w14:paraId="3889AE7C" w14:textId="61DB13F1" w:rsidR="00E844BE" w:rsidRDefault="00E844BE" w:rsidP="00BE00AC">
      <w:pPr>
        <w:rPr>
          <w:i/>
          <w:iCs/>
        </w:rPr>
      </w:pPr>
      <w:commentRangeStart w:id="17"/>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Jeder der Freunde sucht sich dazu ein Feld aus</w:t>
      </w:r>
      <w:r w:rsidR="00D03996">
        <w:rPr>
          <w:i/>
          <w:iCs/>
        </w:rPr>
        <w:t xml:space="preserve"> und Beni gibt das Start-Signal damit die </w:t>
      </w:r>
      <w:r w:rsidR="00880F2E">
        <w:rPr>
          <w:i/>
          <w:iCs/>
        </w:rPr>
        <w:t xml:space="preserve">Berührungspunkte </w:t>
      </w:r>
      <w:r w:rsidR="00D03996">
        <w:rPr>
          <w:i/>
          <w:iCs/>
        </w:rPr>
        <w:t xml:space="preserve">möglichst zeitgleich </w:t>
      </w:r>
      <w:r w:rsidR="00C15478">
        <w:rPr>
          <w:i/>
          <w:iCs/>
        </w:rPr>
        <w:t>ausgeblendet 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7"/>
      <w:r w:rsidR="002A3B6B">
        <w:rPr>
          <w:rStyle w:val="Kommentarzeichen"/>
        </w:rPr>
        <w:commentReference w:id="17"/>
      </w:r>
    </w:p>
    <w:p w14:paraId="2C98F7CB" w14:textId="716C4244" w:rsidR="00CA1E87" w:rsidRPr="005D4479" w:rsidRDefault="00CA1E87" w:rsidP="00CA1E87">
      <w:r>
        <w:t xml:space="preserve">Das zweite Szenario umfasst </w:t>
      </w:r>
      <w:r w:rsidR="00C9195E">
        <w:t xml:space="preserve">demnach </w:t>
      </w:r>
      <w:r>
        <w:t>das Entwickeln einer minimalistischen Anwendung, welche eine Leinwand beinhaltet, die von allen Benutzern gemeinsam bemalt werden kann</w:t>
      </w:r>
      <w:r w:rsidR="00A964EA">
        <w:t xml:space="preserve">. </w:t>
      </w:r>
      <w:r w:rsidR="002F792E">
        <w:t xml:space="preserve">Es ergeben sich die Anforderungen, </w:t>
      </w:r>
      <w:r w:rsidR="004E3942">
        <w:t>dass</w:t>
      </w:r>
      <w:r w:rsidR="002F792E">
        <w:t xml:space="preserve"> das System </w:t>
      </w:r>
      <w:r w:rsidR="00912162">
        <w:t xml:space="preserve">jeweils bis zu 10 </w:t>
      </w:r>
      <w:r w:rsidR="002F792E">
        <w:t>Berührung einzelner Nutzer erfass</w:t>
      </w:r>
      <w:r w:rsidR="00912162">
        <w:t>en</w:t>
      </w:r>
      <w:r w:rsidR="002F792E">
        <w:t xml:space="preserve"> und an alle anderen Spieler sende</w:t>
      </w:r>
      <w:r w:rsidR="003A58AA">
        <w:t>n muss</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ED21F8">
      <w:pPr>
        <w:pStyle w:val="berschrift2"/>
      </w:pPr>
      <w:bookmarkStart w:id="18" w:name="_Toc38056089"/>
      <w:r>
        <w:t xml:space="preserve">Szenario 3 – </w:t>
      </w:r>
      <w:proofErr w:type="spellStart"/>
      <w:r>
        <w:t>Bouncing</w:t>
      </w:r>
      <w:proofErr w:type="spellEnd"/>
      <w:r>
        <w:t xml:space="preserve"> Ball</w:t>
      </w:r>
      <w:bookmarkEnd w:id="18"/>
      <w:r w:rsidR="00CA1E87">
        <w:t xml:space="preserve"> </w:t>
      </w:r>
    </w:p>
    <w:p w14:paraId="06ED96BF" w14:textId="7D33EF87" w:rsidR="00ED21F8" w:rsidRDefault="00ED21F8" w:rsidP="00ED21F8">
      <w:pPr>
        <w:rPr>
          <w:i/>
          <w:iCs/>
        </w:rPr>
      </w:pPr>
      <w:commentRangeStart w:id="19"/>
      <w:r w:rsidRPr="001066DA">
        <w:rPr>
          <w:i/>
          <w:iCs/>
        </w:rPr>
        <w:t xml:space="preserve">Mary, Robert und Frederik 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9"/>
      <w:r w:rsidR="002A3B6B" w:rsidRPr="001066DA">
        <w:rPr>
          <w:rStyle w:val="Kommentarzeichen"/>
          <w:i/>
          <w:iCs/>
        </w:rPr>
        <w:commentReference w:id="19"/>
      </w:r>
    </w:p>
    <w:p w14:paraId="02B9C2FE" w14:textId="44151310" w:rsidR="008A24AA" w:rsidRPr="008A24AA" w:rsidRDefault="00A74954" w:rsidP="00ED21F8">
      <w:r>
        <w:t>Das dritte Szenario stellt ein</w:t>
      </w:r>
      <w:r w:rsidR="00C976C8">
        <w:t>e</w:t>
      </w:r>
      <w:r>
        <w:t xml:space="preserve"> Beispielanwendung dar, welches </w:t>
      </w:r>
      <w:r w:rsidR="00686629">
        <w:t xml:space="preserve">entsprechend der </w:t>
      </w:r>
      <w:r>
        <w:t xml:space="preserve">hohe FPS rate </w:t>
      </w:r>
      <w:r w:rsidR="00686629">
        <w:t xml:space="preserve">eine genau so hohe Datenraten </w:t>
      </w:r>
      <w:r w:rsidR="007F5E36">
        <w:t>anfordert</w:t>
      </w:r>
      <w:r w:rsidR="00AE2D85">
        <w:t>,</w:t>
      </w:r>
      <w:r>
        <w:t xml:space="preserve"> </w:t>
      </w:r>
      <w:r w:rsidR="002129FF">
        <w:t xml:space="preserve">um </w:t>
      </w:r>
      <w:r w:rsidR="00614A90">
        <w:t>dem</w:t>
      </w:r>
      <w:r w:rsidR="002129FF">
        <w:t xml:space="preserve"> Geschick</w:t>
      </w:r>
      <w:r>
        <w:t xml:space="preserve"> der einzelnen Spieler nicht </w:t>
      </w:r>
      <w:r w:rsidR="007F5E36">
        <w:t>entgegen</w:t>
      </w:r>
      <w:r w:rsidR="00614A90">
        <w:t xml:space="preserve"> zu wirken</w:t>
      </w:r>
      <w:r>
        <w:t xml:space="preserve">. </w:t>
      </w:r>
      <w:r w:rsidR="004254CA">
        <w:t>Weiterhin</w:t>
      </w:r>
      <w:r w:rsidR="005631D3">
        <w:t xml:space="preserve"> </w:t>
      </w:r>
      <w:r w:rsidR="0055028B">
        <w:t>entstehen</w:t>
      </w:r>
      <w:r w:rsidR="005631D3">
        <w:t xml:space="preserve"> auch die Anforderungen, da</w:t>
      </w:r>
      <w:r w:rsidR="0055028B">
        <w:t>s</w:t>
      </w:r>
      <w:r w:rsidR="005631D3">
        <w:t xml:space="preserve">s das </w:t>
      </w:r>
      <w:r w:rsidR="0055028B">
        <w:t>System</w:t>
      </w:r>
      <w:r w:rsidR="005631D3">
        <w:t xml:space="preserve"> die Neigungsdaten aller Spieler </w:t>
      </w:r>
      <w:r w:rsidR="0055028B">
        <w:t xml:space="preserve">kontinuierlich </w:t>
      </w:r>
      <w:r w:rsidR="005631D3">
        <w:t xml:space="preserve">erfassen und die Kugel </w:t>
      </w:r>
      <w:r w:rsidR="0055028B">
        <w:t>entsprechend</w:t>
      </w:r>
      <w:r w:rsidR="005631D3">
        <w:t xml:space="preserve"> der Summe aller erfassten Neigungsdaten </w:t>
      </w:r>
      <w:r w:rsidR="00BD035D">
        <w:t>bewegt.</w:t>
      </w:r>
      <w:r w:rsidR="0028027D">
        <w:t xml:space="preserve"> Das </w:t>
      </w:r>
      <w:r w:rsidR="009D6ADD">
        <w:t>System</w:t>
      </w:r>
      <w:r w:rsidR="0028027D">
        <w:t xml:space="preserve"> sollte ebenso allen Spielern ein synchrones starten der Runde ermöglichen.</w:t>
      </w:r>
    </w:p>
    <w:p w14:paraId="15DFCDEF" w14:textId="791DA3A0" w:rsidR="00C607F0" w:rsidRDefault="00C607F0" w:rsidP="00C607F0">
      <w:pPr>
        <w:pStyle w:val="berschrift2"/>
      </w:pPr>
      <w:bookmarkStart w:id="20" w:name="_Toc38056090"/>
      <w:r>
        <w:t xml:space="preserve">Szenario 4 – </w:t>
      </w:r>
      <w:r w:rsidR="00E15F5D">
        <w:t>Score</w:t>
      </w:r>
      <w:r w:rsidR="00562EF4">
        <w:t xml:space="preserve"> B</w:t>
      </w:r>
      <w:r w:rsidR="00E15F5D">
        <w:t xml:space="preserve">oard </w:t>
      </w:r>
      <w:r w:rsidR="003241A1">
        <w:t>N</w:t>
      </w:r>
      <w:r w:rsidR="00E15F5D">
        <w:t>otepad</w:t>
      </w:r>
      <w:bookmarkEnd w:id="20"/>
    </w:p>
    <w:p w14:paraId="0C4B6CD9" w14:textId="26E725D9"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w:t>
      </w:r>
      <w:r w:rsidR="00D7486D">
        <w:rPr>
          <w:i/>
          <w:iCs/>
        </w:rPr>
        <w:lastRenderedPageBreak/>
        <w:t xml:space="preserve">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proofErr w:type="gramStart"/>
      <w:r w:rsidR="00542DD8">
        <w:rPr>
          <w:i/>
          <w:iCs/>
        </w:rPr>
        <w:t>eingibt</w:t>
      </w:r>
      <w:proofErr w:type="gramEnd"/>
      <w:r w:rsidR="00611AAB" w:rsidRPr="009A3826">
        <w:rPr>
          <w:i/>
          <w:iCs/>
        </w:rPr>
        <w:t>.</w:t>
      </w:r>
      <w:r w:rsidR="000D38CE" w:rsidRPr="009A3826">
        <w:rPr>
          <w:i/>
          <w:iCs/>
        </w:rPr>
        <w:t xml:space="preserve"> Ricky beginnt und trif</w:t>
      </w:r>
      <w:r w:rsidR="00D73F8B">
        <w:rPr>
          <w:i/>
          <w:iCs/>
        </w:rPr>
        <w:t>f</w:t>
      </w:r>
      <w:r w:rsidR="000D38CE" w:rsidRPr="009A3826">
        <w:rPr>
          <w:i/>
          <w:iCs/>
        </w:rPr>
        <w:t>t die Mülltonne, der Ball berührt zuvor jedoch die Wand, sodass Mark auf die „+1“-Schaltfläche berührt und Rickys</w:t>
      </w:r>
      <w:r w:rsidR="00FA45E7" w:rsidRPr="009A3826">
        <w:rPr>
          <w:i/>
          <w:iCs/>
        </w:rPr>
        <w:t xml:space="preserve"> Punktestand</w:t>
      </w:r>
      <w:r w:rsidR="000D38CE" w:rsidRPr="009A3826">
        <w:rPr>
          <w:i/>
          <w:iCs/>
        </w:rPr>
        <w:t xml:space="preserve"> inkrementiert. </w:t>
      </w:r>
      <w:r w:rsidR="00C1533F">
        <w:rPr>
          <w:i/>
          <w:iCs/>
        </w:rPr>
        <w:t xml:space="preserve">Daraufhin Ricky </w:t>
      </w:r>
      <w:r w:rsidR="000D38CE" w:rsidRPr="009A3826">
        <w:rPr>
          <w:i/>
          <w:iCs/>
        </w:rPr>
        <w:t xml:space="preserve">trifft die Mülltonne ohne, dass der Ball etwas berührt, woraufhin Mark die „+2“-Schaltfläche berührt und damit die Punkte von </w:t>
      </w:r>
      <w:r w:rsidR="00C1533F">
        <w:rPr>
          <w:i/>
          <w:iCs/>
        </w:rPr>
        <w:t xml:space="preserve">Ricky </w:t>
      </w:r>
      <w:r w:rsidR="000D38CE" w:rsidRPr="009A3826">
        <w:rPr>
          <w:i/>
          <w:iCs/>
        </w:rPr>
        <w:t xml:space="preserve">um zwei </w:t>
      </w:r>
      <w:r w:rsidR="00197095" w:rsidRPr="009A3826">
        <w:rPr>
          <w:i/>
          <w:iCs/>
        </w:rPr>
        <w:t>erhöht</w:t>
      </w:r>
      <w:r w:rsidR="0069719E" w:rsidRPr="009A3826">
        <w:rPr>
          <w:i/>
          <w:iCs/>
        </w:rPr>
        <w:t xml:space="preserve">. </w:t>
      </w:r>
      <w:r w:rsidR="00C1533F">
        <w:rPr>
          <w:i/>
          <w:iCs/>
        </w:rPr>
        <w:t xml:space="preserve">Nach Ablauf acht weitere versuche, </w:t>
      </w:r>
      <w:r w:rsidR="00C1533F" w:rsidRPr="009A3826">
        <w:rPr>
          <w:i/>
          <w:iCs/>
        </w:rPr>
        <w:t>drückt Mark auf die „</w:t>
      </w:r>
      <w:proofErr w:type="spellStart"/>
      <w:r w:rsidR="00C1533F" w:rsidRPr="009A3826">
        <w:rPr>
          <w:i/>
          <w:iCs/>
        </w:rPr>
        <w:t>next</w:t>
      </w:r>
      <w:proofErr w:type="spellEnd"/>
      <w:r w:rsidR="00C1533F" w:rsidRPr="009A3826">
        <w:rPr>
          <w:i/>
          <w:iCs/>
        </w:rPr>
        <w:t xml:space="preserve"> </w:t>
      </w:r>
      <w:proofErr w:type="spellStart"/>
      <w:r w:rsidR="00C1533F" w:rsidRPr="009A3826">
        <w:rPr>
          <w:i/>
          <w:iCs/>
        </w:rPr>
        <w:t>player</w:t>
      </w:r>
      <w:proofErr w:type="spellEnd"/>
      <w:r w:rsidR="00C1533F" w:rsidRPr="009A3826">
        <w:rPr>
          <w:i/>
          <w:iCs/>
        </w:rPr>
        <w:t>“-Schaltfläche</w:t>
      </w:r>
      <w:r w:rsidR="00C1533F">
        <w:rPr>
          <w:i/>
          <w:iCs/>
        </w:rPr>
        <w:t xml:space="preserve">. Nun ist Steffan am Zug und Ricky zuständig für Steffans Punkte. Nach Ablauf von 20 Runden, in denen jeder jeweils </w:t>
      </w:r>
      <w:r w:rsidR="00542DD8">
        <w:rPr>
          <w:i/>
          <w:iCs/>
        </w:rPr>
        <w:t>10-mal</w:t>
      </w:r>
      <w:r w:rsidR="00C1533F">
        <w:rPr>
          <w:i/>
          <w:iCs/>
        </w:rPr>
        <w:t xml:space="preserve"> werfen durfte, </w:t>
      </w:r>
      <w:r w:rsidR="00D73F8B">
        <w:rPr>
          <w:i/>
          <w:iCs/>
        </w:rPr>
        <w:t>berührt</w:t>
      </w:r>
      <w:r w:rsidR="00C1533F">
        <w:rPr>
          <w:i/>
          <w:iCs/>
        </w:rPr>
        <w:t xml:space="preserve"> Mark die „end</w:t>
      </w:r>
      <w:r w:rsidR="000E7EB0">
        <w:rPr>
          <w:i/>
          <w:iCs/>
        </w:rPr>
        <w:t xml:space="preserve"> game</w:t>
      </w:r>
      <w:r w:rsidR="00C1533F">
        <w:rPr>
          <w:i/>
          <w:iCs/>
        </w:rPr>
        <w:t>“-</w:t>
      </w:r>
      <w:r w:rsidR="00D73F8B">
        <w:rPr>
          <w:i/>
          <w:iCs/>
        </w:rPr>
        <w:t>Schaltfläche</w:t>
      </w:r>
      <w:r w:rsidR="00542DD8">
        <w:rPr>
          <w:i/>
          <w:iCs/>
        </w:rPr>
        <w:t>, woraufhin der Gewinner ermittelt und angezeigt wird</w:t>
      </w:r>
      <w:r w:rsidR="0069719E" w:rsidRPr="009A3826">
        <w:rPr>
          <w:i/>
          <w:iCs/>
        </w:rPr>
        <w:t>.</w:t>
      </w:r>
    </w:p>
    <w:p w14:paraId="259045AA" w14:textId="2E7EFBA3" w:rsidR="000048DF" w:rsidRDefault="00A1445B" w:rsidP="00120EBD">
      <w:r>
        <w:t xml:space="preserve">Als rundenbasiertes Spiel hat das vierte Szenario einen mäßigen Datentransfer, welcher nach </w:t>
      </w:r>
      <w:r w:rsidR="00D3384B">
        <w:t>Ablauf</w:t>
      </w:r>
      <w:r>
        <w:t xml:space="preserve"> </w:t>
      </w:r>
      <w:r w:rsidR="00120EBD">
        <w:t xml:space="preserve">des jeweiligen Spielerrunde auftritt. Dabei muss sowohl die Neuzuordnung des </w:t>
      </w:r>
      <w:r w:rsidR="00D90061">
        <w:t>Schreibers</w:t>
      </w:r>
      <w:r w:rsidR="00120EBD">
        <w:t xml:space="preserve"> wie auch das ermitteln des aktiven Spielers und der Zuschauer erfolgen. Weiterhin ergibt sich die Anforderung einer </w:t>
      </w:r>
      <w:r w:rsidR="00C729FE">
        <w:t xml:space="preserve">Smartphone-übergreifende </w:t>
      </w:r>
      <w:r w:rsidR="00281AB0">
        <w:t>Synchronisation der Punktetabelle</w:t>
      </w:r>
      <w:r w:rsidR="005D161A">
        <w:t>.</w:t>
      </w:r>
    </w:p>
    <w:p w14:paraId="5E3B92E3" w14:textId="6A759FD0" w:rsidR="006B0DD1" w:rsidRDefault="000048DF" w:rsidP="000048DF">
      <w:pPr>
        <w:spacing w:before="0" w:line="240" w:lineRule="auto"/>
        <w:jc w:val="left"/>
      </w:pPr>
      <w:r>
        <w:br w:type="page"/>
      </w:r>
    </w:p>
    <w:p w14:paraId="6BCD776F" w14:textId="6E0CCB4B" w:rsidR="00B0090F" w:rsidRDefault="00364B0B" w:rsidP="00165166">
      <w:pPr>
        <w:pStyle w:val="berschrift2"/>
      </w:pPr>
      <w:bookmarkStart w:id="21" w:name="_Toc38056091"/>
      <w:commentRangeStart w:id="22"/>
      <w:r>
        <w:lastRenderedPageBreak/>
        <w:t>Funktionale Anforderungen</w:t>
      </w:r>
      <w:bookmarkStart w:id="23" w:name="_Ref17765864"/>
      <w:bookmarkStart w:id="24" w:name="_Ref17765857"/>
      <w:commentRangeEnd w:id="22"/>
      <w:r w:rsidR="00996617">
        <w:rPr>
          <w:rStyle w:val="Kommentarzeichen"/>
          <w:rFonts w:ascii="Times New Roman" w:hAnsi="Times New Roman"/>
          <w:b w:val="0"/>
          <w:kern w:val="0"/>
        </w:rPr>
        <w:commentReference w:id="22"/>
      </w:r>
      <w:bookmarkEnd w:id="21"/>
    </w:p>
    <w:p w14:paraId="7D4E4611" w14:textId="3A1F04C6" w:rsidR="00CC51EB" w:rsidRDefault="00E8060E" w:rsidP="00043885">
      <w:r>
        <w:t>Bei Betrachtung der ermittelten Anforderungen</w:t>
      </w:r>
      <w:r w:rsidR="002F12EB">
        <w:t xml:space="preserve"> in einer Anforderungsmatrix (siehe </w:t>
      </w:r>
      <w:r w:rsidR="002F12EB">
        <w:fldChar w:fldCharType="begin"/>
      </w:r>
      <w:r w:rsidR="002F12EB">
        <w:instrText xml:space="preserve"> REF _Ref16767344 \h </w:instrText>
      </w:r>
      <w:r w:rsidR="002F12EB">
        <w:fldChar w:fldCharType="separate"/>
      </w:r>
      <w:r w:rsidR="00783AED">
        <w:t xml:space="preserve">Tabelle </w:t>
      </w:r>
      <w:r w:rsidR="00783AED">
        <w:rPr>
          <w:noProof/>
        </w:rPr>
        <w:t>1</w:t>
      </w:r>
      <w:r w:rsidR="002F12EB">
        <w:fldChar w:fldCharType="end"/>
      </w:r>
      <w:r w:rsidR="002F12EB">
        <w:t xml:space="preserve">) </w:t>
      </w:r>
      <w:r w:rsidR="00A66B48">
        <w:t xml:space="preserve">lassen </w:t>
      </w:r>
      <w:r>
        <w:t xml:space="preserve">sich korrelierende Anforderungen erkennen. 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199A2CF4" w:rsidR="006F28B5" w:rsidRDefault="006F28B5" w:rsidP="00043885">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MQTT umschalten oder </w:t>
      </w:r>
      <w:r w:rsidR="009205EC">
        <w:t>im Umkehrfall</w:t>
      </w:r>
      <w:r w:rsidR="00CC0B78">
        <w:t xml:space="preserve"> zurück auf </w:t>
      </w:r>
      <w:proofErr w:type="spellStart"/>
      <w:r w:rsidR="00CC0B78">
        <w:t>Nearby</w:t>
      </w:r>
      <w:proofErr w:type="spellEnd"/>
      <w:r w:rsidR="00CC0B78">
        <w:t xml:space="preserve"> Connections schalten kann, ohne das Daten verloren gehen. </w:t>
      </w:r>
      <w:r w:rsidR="002823C1" w:rsidRPr="002823C1">
        <w:rPr>
          <w:b/>
          <w:bCs/>
        </w:rPr>
        <w:t>// M</w:t>
      </w:r>
      <w:r w:rsidR="002823C1">
        <w:rPr>
          <w:b/>
          <w:bCs/>
        </w:rPr>
        <w:t>uss der obere Text auf alle Tabellenzeilen eingehen</w:t>
      </w:r>
      <w:r w:rsidR="00B65273">
        <w:rPr>
          <w:b/>
          <w:bCs/>
        </w:rPr>
        <w:t>?</w:t>
      </w:r>
    </w:p>
    <w:p w14:paraId="3023CF82" w14:textId="6CD65E4C" w:rsidR="008E1AA0" w:rsidRDefault="008E1AA0" w:rsidP="00043885">
      <w:bookmarkStart w:id="25" w:name="_Ref16767344"/>
      <w:bookmarkStart w:id="26" w:name="_Toc16786621"/>
      <w:r>
        <w:t xml:space="preserve">Tabelle </w:t>
      </w:r>
      <w:r>
        <w:rPr>
          <w:noProof/>
        </w:rPr>
        <w:fldChar w:fldCharType="begin"/>
      </w:r>
      <w:r>
        <w:rPr>
          <w:noProof/>
        </w:rPr>
        <w:instrText xml:space="preserve"> SEQ Tabelle \* ARABIC </w:instrText>
      </w:r>
      <w:r>
        <w:rPr>
          <w:noProof/>
        </w:rPr>
        <w:fldChar w:fldCharType="separate"/>
      </w:r>
      <w:r w:rsidR="00783AED">
        <w:rPr>
          <w:noProof/>
        </w:rPr>
        <w:t>1</w:t>
      </w:r>
      <w:r>
        <w:rPr>
          <w:noProof/>
        </w:rPr>
        <w:fldChar w:fldCharType="end"/>
      </w:r>
      <w:bookmarkEnd w:id="25"/>
      <w:r>
        <w:t xml:space="preserve">: </w:t>
      </w:r>
      <w:bookmarkEnd w:id="26"/>
      <w:r>
        <w:t>Anforderungsmatrix</w:t>
      </w:r>
      <w:r w:rsidR="00936A6E">
        <w:t xml:space="preserve"> </w:t>
      </w:r>
      <w:r w:rsidR="002A0982">
        <w:t>der</w:t>
      </w:r>
      <w:r w:rsidR="00936A6E">
        <w:t xml:space="preserve"> </w:t>
      </w:r>
      <w:proofErr w:type="spellStart"/>
      <w:r w:rsidR="00936A6E">
        <w:t>Nearfly</w:t>
      </w:r>
      <w:proofErr w:type="spellEnd"/>
      <w:r w:rsidR="00936A6E">
        <w:t>-Bibliothek</w:t>
      </w:r>
    </w:p>
    <w:tbl>
      <w:tblPr>
        <w:tblW w:w="8680" w:type="dxa"/>
        <w:tblCellMar>
          <w:left w:w="70" w:type="dxa"/>
          <w:right w:w="70" w:type="dxa"/>
        </w:tblCellMar>
        <w:tblLook w:val="04A0" w:firstRow="1" w:lastRow="0" w:firstColumn="1" w:lastColumn="0" w:noHBand="0" w:noVBand="1"/>
      </w:tblPr>
      <w:tblGrid>
        <w:gridCol w:w="422"/>
        <w:gridCol w:w="6570"/>
        <w:gridCol w:w="422"/>
        <w:gridCol w:w="422"/>
        <w:gridCol w:w="422"/>
        <w:gridCol w:w="422"/>
      </w:tblGrid>
      <w:tr w:rsidR="00C328C0" w:rsidRPr="00C328C0" w14:paraId="066A9F4F" w14:textId="77777777" w:rsidTr="00C328C0">
        <w:trPr>
          <w:trHeight w:val="2580"/>
        </w:trPr>
        <w:tc>
          <w:tcPr>
            <w:tcW w:w="400" w:type="dxa"/>
            <w:tcBorders>
              <w:top w:val="single" w:sz="4" w:space="0" w:color="757171"/>
              <w:left w:val="single" w:sz="4" w:space="0" w:color="757171"/>
              <w:bottom w:val="single" w:sz="4" w:space="0" w:color="757171"/>
              <w:right w:val="single" w:sz="4" w:space="0" w:color="757171"/>
            </w:tcBorders>
            <w:shd w:val="clear" w:color="auto" w:fill="auto"/>
            <w:vAlign w:val="bottom"/>
            <w:hideMark/>
          </w:tcPr>
          <w:p w14:paraId="33EC5C9A"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 </w:t>
            </w:r>
          </w:p>
        </w:tc>
        <w:tc>
          <w:tcPr>
            <w:tcW w:w="6680" w:type="dxa"/>
            <w:tcBorders>
              <w:top w:val="single" w:sz="4" w:space="0" w:color="757171"/>
              <w:left w:val="nil"/>
              <w:bottom w:val="nil"/>
              <w:right w:val="single" w:sz="4" w:space="0" w:color="757171"/>
            </w:tcBorders>
            <w:shd w:val="clear" w:color="auto" w:fill="auto"/>
            <w:vAlign w:val="bottom"/>
            <w:hideMark/>
          </w:tcPr>
          <w:p w14:paraId="0DA948DB" w14:textId="77777777" w:rsidR="00C328C0" w:rsidRPr="00C328C0" w:rsidRDefault="00C328C0" w:rsidP="00C328C0">
            <w:pPr>
              <w:spacing w:before="0" w:line="240" w:lineRule="auto"/>
              <w:jc w:val="left"/>
              <w:rPr>
                <w:rFonts w:ascii="Calibri" w:hAnsi="Calibri" w:cs="Calibri"/>
                <w:b/>
                <w:bCs/>
                <w:color w:val="000000"/>
                <w:sz w:val="22"/>
                <w:szCs w:val="22"/>
              </w:rPr>
            </w:pPr>
            <w:r w:rsidRPr="00C328C0">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325CA2EC" w14:textId="77777777" w:rsidR="00C328C0" w:rsidRPr="00C328C0" w:rsidRDefault="00C328C0" w:rsidP="005A169F">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26E2F567" w14:textId="77777777" w:rsidR="00C328C0" w:rsidRPr="00C328C0" w:rsidRDefault="00C328C0" w:rsidP="005A169F">
            <w:pPr>
              <w:spacing w:before="0" w:line="240" w:lineRule="auto"/>
              <w:jc w:val="left"/>
              <w:rPr>
                <w:rFonts w:ascii="Calibri" w:hAnsi="Calibri" w:cs="Calibri"/>
                <w:color w:val="000000"/>
                <w:sz w:val="22"/>
                <w:szCs w:val="22"/>
              </w:rPr>
            </w:pPr>
            <w:proofErr w:type="spellStart"/>
            <w:r w:rsidRPr="00C328C0">
              <w:rPr>
                <w:rFonts w:ascii="Calibri" w:hAnsi="Calibri" w:cs="Calibri"/>
                <w:color w:val="000000"/>
                <w:sz w:val="22"/>
                <w:szCs w:val="22"/>
              </w:rPr>
              <w:t>Shared</w:t>
            </w:r>
            <w:proofErr w:type="spellEnd"/>
            <w:r w:rsidRPr="00C328C0">
              <w:rPr>
                <w:rFonts w:ascii="Calibri" w:hAnsi="Calibri" w:cs="Calibri"/>
                <w:color w:val="000000"/>
                <w:sz w:val="22"/>
                <w:szCs w:val="22"/>
              </w:rPr>
              <w:t xml:space="preserve">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BED36B3" w14:textId="77777777" w:rsidR="00C328C0" w:rsidRPr="00C328C0" w:rsidRDefault="00C328C0" w:rsidP="005A169F">
            <w:pPr>
              <w:spacing w:before="0" w:line="240" w:lineRule="auto"/>
              <w:jc w:val="left"/>
              <w:rPr>
                <w:rFonts w:ascii="Calibri" w:hAnsi="Calibri" w:cs="Calibri"/>
                <w:color w:val="000000"/>
                <w:sz w:val="22"/>
                <w:szCs w:val="22"/>
              </w:rPr>
            </w:pPr>
            <w:proofErr w:type="spellStart"/>
            <w:r w:rsidRPr="00C328C0">
              <w:rPr>
                <w:rFonts w:ascii="Calibri" w:hAnsi="Calibri" w:cs="Calibri"/>
                <w:color w:val="000000"/>
                <w:sz w:val="22"/>
                <w:szCs w:val="22"/>
              </w:rPr>
              <w:t>Bouncing</w:t>
            </w:r>
            <w:proofErr w:type="spellEnd"/>
            <w:r w:rsidRPr="00C328C0">
              <w:rPr>
                <w:rFonts w:ascii="Calibri" w:hAnsi="Calibri" w:cs="Calibri"/>
                <w:color w:val="000000"/>
                <w:sz w:val="22"/>
                <w:szCs w:val="22"/>
              </w:rPr>
              <w:t xml:space="preserve">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6585968" w14:textId="77777777" w:rsidR="00C328C0" w:rsidRPr="00C328C0" w:rsidRDefault="00C328C0" w:rsidP="005A169F">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Score Board Notepad</w:t>
            </w:r>
          </w:p>
        </w:tc>
      </w:tr>
      <w:tr w:rsidR="00C328C0" w:rsidRPr="00C328C0" w14:paraId="0A40060B" w14:textId="77777777" w:rsidTr="00C328C0">
        <w:trPr>
          <w:trHeight w:val="300"/>
        </w:trPr>
        <w:tc>
          <w:tcPr>
            <w:tcW w:w="400" w:type="dxa"/>
            <w:vMerge w:val="restart"/>
            <w:tcBorders>
              <w:top w:val="nil"/>
              <w:left w:val="single" w:sz="4" w:space="0" w:color="757171"/>
              <w:bottom w:val="single" w:sz="4" w:space="0" w:color="757171"/>
              <w:right w:val="nil"/>
            </w:tcBorders>
            <w:shd w:val="clear" w:color="auto" w:fill="auto"/>
            <w:textDirection w:val="btLr"/>
            <w:vAlign w:val="bottom"/>
            <w:hideMark/>
          </w:tcPr>
          <w:p w14:paraId="436E59D7"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erkennbare Anforderungen</w:t>
            </w:r>
          </w:p>
        </w:tc>
        <w:tc>
          <w:tcPr>
            <w:tcW w:w="668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B795329"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Bild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7845B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917D7E6"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62C2589C"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54CE5281" w14:textId="066D19C4" w:rsidR="00C328C0" w:rsidRPr="00C328C0" w:rsidRDefault="00C328C0" w:rsidP="00C328C0">
            <w:pPr>
              <w:spacing w:before="0" w:line="240" w:lineRule="auto"/>
              <w:jc w:val="center"/>
              <w:rPr>
                <w:rFonts w:ascii="Calibri" w:hAnsi="Calibri" w:cs="Calibri"/>
                <w:color w:val="000000"/>
                <w:sz w:val="22"/>
                <w:szCs w:val="22"/>
              </w:rPr>
            </w:pPr>
          </w:p>
        </w:tc>
      </w:tr>
      <w:tr w:rsidR="00C328C0" w:rsidRPr="00C328C0" w14:paraId="4DD55C7C"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55348C0B"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5BED56BD"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3B257B35"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7F48555"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AABE8F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60162D51"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r>
      <w:tr w:rsidR="00C328C0" w:rsidRPr="00C328C0" w14:paraId="6E272D8B"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0D49D5A5"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6495D130"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62870BC2"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1DAEBD6"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76967330"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4CE01C9"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7BA4DB64" w14:textId="77777777" w:rsidTr="00C328C0">
        <w:trPr>
          <w:trHeight w:val="600"/>
        </w:trPr>
        <w:tc>
          <w:tcPr>
            <w:tcW w:w="400" w:type="dxa"/>
            <w:vMerge/>
            <w:tcBorders>
              <w:top w:val="nil"/>
              <w:left w:val="single" w:sz="4" w:space="0" w:color="757171"/>
              <w:bottom w:val="single" w:sz="4" w:space="0" w:color="757171"/>
              <w:right w:val="nil"/>
            </w:tcBorders>
            <w:vAlign w:val="center"/>
            <w:hideMark/>
          </w:tcPr>
          <w:p w14:paraId="700B302B"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7843D96E"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5DF93BE2"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3D7B2EBC"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9BCAFC6"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6B011BA" w14:textId="6C925FA9" w:rsidR="00C328C0" w:rsidRPr="00C328C0" w:rsidRDefault="000B71AE" w:rsidP="00C328C0">
            <w:pPr>
              <w:spacing w:before="0" w:line="240" w:lineRule="auto"/>
              <w:jc w:val="center"/>
              <w:rPr>
                <w:rFonts w:ascii="Calibri" w:hAnsi="Calibri" w:cs="Calibri"/>
                <w:color w:val="000000"/>
                <w:sz w:val="22"/>
                <w:szCs w:val="22"/>
              </w:rPr>
            </w:pPr>
            <w:r>
              <w:rPr>
                <w:rFonts w:ascii="Calibri" w:hAnsi="Calibri" w:cs="Calibri"/>
                <w:color w:val="000000"/>
                <w:sz w:val="22"/>
                <w:szCs w:val="22"/>
              </w:rPr>
              <w:t>x</w:t>
            </w:r>
            <w:r w:rsidR="00C328C0" w:rsidRPr="00C328C0">
              <w:rPr>
                <w:rFonts w:ascii="Calibri" w:hAnsi="Calibri" w:cs="Calibri"/>
                <w:color w:val="000000"/>
                <w:sz w:val="22"/>
                <w:szCs w:val="22"/>
              </w:rPr>
              <w:t> </w:t>
            </w:r>
          </w:p>
        </w:tc>
      </w:tr>
      <w:tr w:rsidR="00C328C0" w:rsidRPr="00C328C0" w14:paraId="1C18499A"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7E818ED3"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4B512C76"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042395CB"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43647F0"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172AF10"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7B2A95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r>
      <w:tr w:rsidR="00C328C0" w:rsidRPr="00C328C0" w14:paraId="24B0FBBE"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6ACC5350"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3BA51102"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468A57C3"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455AC1B"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5B8609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2D5EB0C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01C323D2" w14:textId="77777777" w:rsidTr="00C328C0">
        <w:trPr>
          <w:trHeight w:val="600"/>
        </w:trPr>
        <w:tc>
          <w:tcPr>
            <w:tcW w:w="400" w:type="dxa"/>
            <w:vMerge/>
            <w:tcBorders>
              <w:top w:val="nil"/>
              <w:left w:val="single" w:sz="4" w:space="0" w:color="757171"/>
              <w:bottom w:val="single" w:sz="4" w:space="0" w:color="757171"/>
              <w:right w:val="nil"/>
            </w:tcBorders>
            <w:vAlign w:val="center"/>
            <w:hideMark/>
          </w:tcPr>
          <w:p w14:paraId="34B67101"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561A0A0E"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40009AFF"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7246EF4B"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656F51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105ACC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37FF6D3B"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3641DFC5"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1832500E"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5D35D824"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75B1B99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3E2AA263"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4A48E9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1FA2B20B" w14:textId="77777777" w:rsidTr="00C328C0">
        <w:trPr>
          <w:trHeight w:val="600"/>
        </w:trPr>
        <w:tc>
          <w:tcPr>
            <w:tcW w:w="400" w:type="dxa"/>
            <w:vMerge/>
            <w:tcBorders>
              <w:top w:val="nil"/>
              <w:left w:val="single" w:sz="4" w:space="0" w:color="757171"/>
              <w:bottom w:val="single" w:sz="4" w:space="0" w:color="757171"/>
              <w:right w:val="nil"/>
            </w:tcBorders>
            <w:vAlign w:val="center"/>
            <w:hideMark/>
          </w:tcPr>
          <w:p w14:paraId="5D0E4E9E"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08EAE99B" w14:textId="09D4F0E9"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Echtzeitfähigkeit für ein flüssiges Multiplayer-Spiel-Ver</w:t>
            </w:r>
            <w:r w:rsidR="00837D58">
              <w:rPr>
                <w:rFonts w:ascii="Calibri" w:hAnsi="Calibri" w:cs="Calibri"/>
                <w:color w:val="000000"/>
                <w:sz w:val="22"/>
                <w:szCs w:val="22"/>
              </w:rPr>
              <w:t>h</w:t>
            </w:r>
            <w:r w:rsidRPr="00C328C0">
              <w:rPr>
                <w:rFonts w:ascii="Calibri" w:hAnsi="Calibri" w:cs="Calibri"/>
                <w:color w:val="000000"/>
                <w:sz w:val="22"/>
                <w:szCs w:val="22"/>
              </w:rPr>
              <w:t>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3710897E"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0778ABB"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511E73F"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2AE14862"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5108020F" w14:textId="77777777" w:rsidTr="00C328C0">
        <w:trPr>
          <w:trHeight w:val="300"/>
        </w:trPr>
        <w:tc>
          <w:tcPr>
            <w:tcW w:w="400" w:type="dxa"/>
            <w:vMerge w:val="restart"/>
            <w:tcBorders>
              <w:top w:val="nil"/>
              <w:left w:val="single" w:sz="4" w:space="0" w:color="757171"/>
              <w:bottom w:val="single" w:sz="4" w:space="0" w:color="757171"/>
              <w:right w:val="nil"/>
            </w:tcBorders>
            <w:shd w:val="clear" w:color="auto" w:fill="auto"/>
            <w:textDirection w:val="btLr"/>
            <w:vAlign w:val="bottom"/>
            <w:hideMark/>
          </w:tcPr>
          <w:p w14:paraId="3F950CB0"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extrapoliert</w:t>
            </w: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54149AB9"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5807C6E"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D325DE8"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30494DDF"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73D2D85"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r>
      <w:tr w:rsidR="00C328C0" w:rsidRPr="00C328C0" w14:paraId="4F6CEA99" w14:textId="77777777" w:rsidTr="00C328C0">
        <w:trPr>
          <w:trHeight w:val="300"/>
        </w:trPr>
        <w:tc>
          <w:tcPr>
            <w:tcW w:w="400" w:type="dxa"/>
            <w:vMerge/>
            <w:tcBorders>
              <w:top w:val="nil"/>
              <w:left w:val="single" w:sz="4" w:space="0" w:color="757171"/>
              <w:bottom w:val="single" w:sz="4" w:space="0" w:color="757171"/>
              <w:right w:val="nil"/>
            </w:tcBorders>
            <w:vAlign w:val="center"/>
            <w:hideMark/>
          </w:tcPr>
          <w:p w14:paraId="3B43E2E0"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single" w:sz="4" w:space="0" w:color="757171"/>
              <w:right w:val="single" w:sz="4" w:space="0" w:color="757171"/>
            </w:tcBorders>
            <w:shd w:val="clear" w:color="auto" w:fill="auto"/>
            <w:vAlign w:val="bottom"/>
            <w:hideMark/>
          </w:tcPr>
          <w:p w14:paraId="366374A8"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Wechselt der Nutzer von Online- in den Offline-Modus sollen keine Daten keine Daten verloren gehen</w:t>
            </w:r>
          </w:p>
        </w:tc>
        <w:tc>
          <w:tcPr>
            <w:tcW w:w="400" w:type="dxa"/>
            <w:tcBorders>
              <w:top w:val="nil"/>
              <w:left w:val="nil"/>
              <w:bottom w:val="single" w:sz="4" w:space="0" w:color="757171"/>
              <w:right w:val="single" w:sz="4" w:space="0" w:color="757171"/>
            </w:tcBorders>
            <w:shd w:val="clear" w:color="auto" w:fill="auto"/>
            <w:vAlign w:val="center"/>
            <w:hideMark/>
          </w:tcPr>
          <w:p w14:paraId="207F1D3C"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915639"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DA590D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43B3450D"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r w:rsidR="00C328C0" w:rsidRPr="00C328C0" w14:paraId="52E552D6" w14:textId="77777777" w:rsidTr="00C328C0">
        <w:trPr>
          <w:trHeight w:val="1200"/>
        </w:trPr>
        <w:tc>
          <w:tcPr>
            <w:tcW w:w="400" w:type="dxa"/>
            <w:vMerge/>
            <w:tcBorders>
              <w:top w:val="nil"/>
              <w:left w:val="single" w:sz="4" w:space="0" w:color="757171"/>
              <w:bottom w:val="single" w:sz="4" w:space="0" w:color="757171"/>
              <w:right w:val="nil"/>
            </w:tcBorders>
            <w:vAlign w:val="center"/>
            <w:hideMark/>
          </w:tcPr>
          <w:p w14:paraId="2070D87C"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nil"/>
              <w:left w:val="single" w:sz="8" w:space="0" w:color="auto"/>
              <w:bottom w:val="nil"/>
              <w:right w:val="nil"/>
            </w:tcBorders>
            <w:shd w:val="clear" w:color="auto" w:fill="auto"/>
            <w:vAlign w:val="bottom"/>
            <w:hideMark/>
          </w:tcPr>
          <w:p w14:paraId="242DCBEA"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0BF492B3"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0AC8377"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353C4D0A"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6564462E"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x</w:t>
            </w:r>
          </w:p>
        </w:tc>
      </w:tr>
      <w:tr w:rsidR="00C328C0" w:rsidRPr="00C328C0" w14:paraId="0F4683AF" w14:textId="77777777" w:rsidTr="00C328C0">
        <w:trPr>
          <w:trHeight w:val="915"/>
        </w:trPr>
        <w:tc>
          <w:tcPr>
            <w:tcW w:w="400" w:type="dxa"/>
            <w:vMerge/>
            <w:tcBorders>
              <w:top w:val="nil"/>
              <w:left w:val="single" w:sz="4" w:space="0" w:color="757171"/>
              <w:bottom w:val="single" w:sz="4" w:space="0" w:color="757171"/>
              <w:right w:val="nil"/>
            </w:tcBorders>
            <w:vAlign w:val="center"/>
            <w:hideMark/>
          </w:tcPr>
          <w:p w14:paraId="42A7CCCF" w14:textId="77777777" w:rsidR="00C328C0" w:rsidRPr="00C328C0" w:rsidRDefault="00C328C0" w:rsidP="00C328C0">
            <w:pPr>
              <w:spacing w:before="0" w:line="240" w:lineRule="auto"/>
              <w:jc w:val="left"/>
              <w:rPr>
                <w:rFonts w:ascii="Calibri" w:hAnsi="Calibri" w:cs="Calibri"/>
                <w:color w:val="000000"/>
                <w:sz w:val="22"/>
                <w:szCs w:val="22"/>
              </w:rPr>
            </w:pPr>
          </w:p>
        </w:tc>
        <w:tc>
          <w:tcPr>
            <w:tcW w:w="668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3A68FEB6" w14:textId="77777777" w:rsidR="00C328C0" w:rsidRPr="00C328C0" w:rsidRDefault="00C328C0" w:rsidP="00C328C0">
            <w:pPr>
              <w:spacing w:before="0" w:line="240" w:lineRule="auto"/>
              <w:jc w:val="left"/>
              <w:rPr>
                <w:rFonts w:ascii="Calibri" w:hAnsi="Calibri" w:cs="Calibri"/>
                <w:color w:val="000000"/>
                <w:sz w:val="22"/>
                <w:szCs w:val="22"/>
              </w:rPr>
            </w:pPr>
            <w:r w:rsidRPr="00C328C0">
              <w:rPr>
                <w:rFonts w:ascii="Calibri" w:hAnsi="Calibri" w:cs="Calibri"/>
                <w:color w:val="000000"/>
                <w:sz w:val="22"/>
                <w:szCs w:val="22"/>
              </w:rPr>
              <w:t>Das System soll dem Entwickler die Möglichkeit geben, die höchste auftretenden Round-Trip Time während des Betriebes zu messen.</w:t>
            </w:r>
          </w:p>
        </w:tc>
        <w:tc>
          <w:tcPr>
            <w:tcW w:w="400" w:type="dxa"/>
            <w:tcBorders>
              <w:top w:val="nil"/>
              <w:left w:val="nil"/>
              <w:bottom w:val="single" w:sz="8" w:space="0" w:color="auto"/>
              <w:right w:val="single" w:sz="4" w:space="0" w:color="757171"/>
            </w:tcBorders>
            <w:shd w:val="clear" w:color="auto" w:fill="auto"/>
            <w:vAlign w:val="center"/>
            <w:hideMark/>
          </w:tcPr>
          <w:p w14:paraId="690059F7"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4D884E5E"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01334CBC"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281380F2" w14:textId="77777777" w:rsidR="00C328C0" w:rsidRPr="00C328C0" w:rsidRDefault="00C328C0" w:rsidP="00C328C0">
            <w:pPr>
              <w:spacing w:before="0" w:line="240" w:lineRule="auto"/>
              <w:jc w:val="center"/>
              <w:rPr>
                <w:rFonts w:ascii="Calibri" w:hAnsi="Calibri" w:cs="Calibri"/>
                <w:color w:val="000000"/>
                <w:sz w:val="22"/>
                <w:szCs w:val="22"/>
              </w:rPr>
            </w:pPr>
            <w:r w:rsidRPr="00C328C0">
              <w:rPr>
                <w:rFonts w:ascii="Calibri" w:hAnsi="Calibri" w:cs="Calibri"/>
                <w:color w:val="000000"/>
                <w:sz w:val="22"/>
                <w:szCs w:val="22"/>
              </w:rPr>
              <w:t> </w:t>
            </w:r>
          </w:p>
        </w:tc>
      </w:tr>
    </w:tbl>
    <w:p w14:paraId="3A82FFFB" w14:textId="7B4AD5F7" w:rsidR="00A14256" w:rsidRDefault="00A14256" w:rsidP="00620B51">
      <w:pPr>
        <w:rPr>
          <w:b/>
          <w:bCs/>
        </w:rPr>
      </w:pPr>
    </w:p>
    <w:p w14:paraId="6170C9B2" w14:textId="136C9DE2" w:rsidR="00841F68" w:rsidRDefault="00841F68" w:rsidP="00841F68">
      <w:pPr>
        <w:pStyle w:val="berschrift2"/>
      </w:pPr>
      <w:bookmarkStart w:id="27" w:name="_Toc38056092"/>
      <w:bookmarkEnd w:id="23"/>
      <w:bookmarkEnd w:id="24"/>
      <w:r>
        <w:t>Nich</w:t>
      </w:r>
      <w:r w:rsidR="0016693C">
        <w:t>t</w:t>
      </w:r>
      <w:r>
        <w:t>funktionale Anforderungen</w:t>
      </w:r>
      <w:bookmarkEnd w:id="27"/>
    </w:p>
    <w:p w14:paraId="24FA5FB7" w14:textId="34528E2E" w:rsidR="00116432" w:rsidRDefault="00116432" w:rsidP="00434C22">
      <w:r>
        <w:t xml:space="preserve">Als Nichtfunktionale Anforderungen wird für die </w:t>
      </w:r>
      <w:proofErr w:type="spellStart"/>
      <w:r>
        <w:t>Nearfly</w:t>
      </w:r>
      <w:proofErr w:type="spellEnd"/>
      <w:r>
        <w:t xml:space="preserve">-Bibliothek die Zielplattform deklariert, sowie eine Maßnahme, welche dem Zweck einer </w:t>
      </w:r>
      <w:r w:rsidR="007554BB">
        <w:t>laufenden</w:t>
      </w:r>
      <w:r>
        <w:t xml:space="preserve"> Qualitätssicherung dient:</w:t>
      </w:r>
    </w:p>
    <w:p w14:paraId="310BDD96" w14:textId="6F27D15F" w:rsidR="00457A2F" w:rsidRDefault="00457A2F" w:rsidP="00434C22">
      <w:r w:rsidRPr="00434C22">
        <w:rPr>
          <w:b/>
          <w:bCs/>
        </w:rPr>
        <w:t>Zielumgebung</w:t>
      </w:r>
      <w:r>
        <w:t xml:space="preserve">: Das System muss eine Kompatibilität zu allen Android </w:t>
      </w:r>
      <w:r w:rsidR="009834E6">
        <w:t>Betriebssystemen</w:t>
      </w:r>
      <w:r>
        <w:t xml:space="preserve"> der API 24</w:t>
      </w:r>
      <w:r w:rsidR="002113FD">
        <w:t xml:space="preserve"> (Android 7.0)</w:t>
      </w:r>
      <w:r>
        <w:t xml:space="preserve"> oder höher aufweisen.</w:t>
      </w:r>
    </w:p>
    <w:p w14:paraId="4928E7CA" w14:textId="7C1AD992" w:rsidR="000835F8" w:rsidRDefault="000835F8" w:rsidP="00434C22">
      <w:r w:rsidRPr="00434C22">
        <w:rPr>
          <w:b/>
          <w:bCs/>
        </w:rPr>
        <w:t>Leichte Benutzbarkeit:</w:t>
      </w:r>
      <w:r>
        <w:t xml:space="preserve"> Die API soll möglichst minimalistisch gehalten werden</w:t>
      </w:r>
      <w:r w:rsidR="000E3353">
        <w:t xml:space="preserve"> und damit möglichst Einstiegsfreundlich für die Entwickler sein.</w:t>
      </w:r>
      <w:r w:rsidR="007B6728">
        <w:t xml:space="preserve"> Dazu sollen besonders alle nach außen Sichtbaren Methoden ausreichend </w:t>
      </w:r>
      <w:r w:rsidR="0015568D">
        <w:t>dokumentiert</w:t>
      </w:r>
      <w:r w:rsidR="007B6728">
        <w:t xml:space="preserve"> werden, sodass dem späteren Nutzer der API, dies als Leitfaden dienen kann.</w:t>
      </w:r>
    </w:p>
    <w:p w14:paraId="2D19B651" w14:textId="7E5022EE" w:rsidR="001D0CAB" w:rsidRDefault="001D0CAB" w:rsidP="00434C22">
      <w:r w:rsidRPr="006B55BE">
        <w:rPr>
          <w:b/>
          <w:bCs/>
        </w:rPr>
        <w:t>Konsistenz:</w:t>
      </w:r>
      <w:r>
        <w:t xml:space="preserve"> Das </w:t>
      </w:r>
      <w:r w:rsidR="002F6CF6">
        <w:t>System</w:t>
      </w:r>
      <w:r>
        <w:t xml:space="preserve"> sollte sowohl im </w:t>
      </w:r>
      <w:r w:rsidR="002223A9">
        <w:t>Online-Modus</w:t>
      </w:r>
      <w:r>
        <w:t xml:space="preserve"> wie auch im Offline-Modus ein ähnliches Verhalten </w:t>
      </w:r>
      <w:r w:rsidR="008F6899">
        <w:t>in</w:t>
      </w:r>
      <w:r>
        <w:t xml:space="preserve"> Bezug auf den Verbindungsaufbau, wie auch dem Senden und Empfangen der Nachrichten</w:t>
      </w:r>
      <w:r w:rsidR="008F6899">
        <w:t xml:space="preserve"> aufweisen</w:t>
      </w:r>
      <w:r>
        <w:t>.</w:t>
      </w:r>
    </w:p>
    <w:p w14:paraId="71169805" w14:textId="0FD72D15" w:rsidR="005A4F33" w:rsidRPr="005A4F33" w:rsidRDefault="000C6C5F" w:rsidP="002C4F21">
      <w:pPr>
        <w:pStyle w:val="berschrift2"/>
      </w:pPr>
      <w:bookmarkStart w:id="28" w:name="_Toc38056093"/>
      <w:r>
        <w:t xml:space="preserve">Gegenüberstellung von </w:t>
      </w:r>
      <w:proofErr w:type="spellStart"/>
      <w:r>
        <w:t>Nearby</w:t>
      </w:r>
      <w:proofErr w:type="spellEnd"/>
      <w:r>
        <w:t xml:space="preserve"> Connections und MQTT</w:t>
      </w:r>
      <w:bookmarkEnd w:id="28"/>
    </w:p>
    <w:p w14:paraId="074B9B1D" w14:textId="39ACCFF3" w:rsidR="000A645A" w:rsidRPr="000A645A" w:rsidRDefault="00B80C1A" w:rsidP="000A645A">
      <w:proofErr w:type="spellStart"/>
      <w:r>
        <w:t>Nearby</w:t>
      </w:r>
      <w:proofErr w:type="spellEnd"/>
      <w:r>
        <w:t xml:space="preserve"> Connections </w:t>
      </w:r>
      <w:r w:rsidR="00E07FBF">
        <w:t>wird vom</w:t>
      </w:r>
      <w:r w:rsidR="00212080">
        <w:t xml:space="preserve"> </w:t>
      </w:r>
      <w:proofErr w:type="spellStart"/>
      <w:r w:rsidR="00212080">
        <w:t>Nearby</w:t>
      </w:r>
      <w:proofErr w:type="spellEnd"/>
      <w:r w:rsidR="00212080">
        <w:t xml:space="preserve">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B04840">
            <w:instrText>ADDIN CitaviPlaceholder{eyIkaWQiOiIxIiwiRW50cmllcyI6W3siJGlkIjoiMiIsIklkIjoiNGU1MjNmZDUtNjA1Yy00OWVlLWE3YjAtYWY2YWJhZmFhMWUy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4MGE1MjBhNi01NDVmLTQxMTEtYjM1Yy00NGFiZTdkOGRhNDQiLCJUZXh0IjoiKE5lYXJieSBDb25uZWN0aW9ucyBUZWFtIDIwMTgpIiwiV0FJVmVyc2lvbiI6IjYuMy4wLjAifQ==}</w:instrText>
          </w:r>
          <w:r w:rsidR="003A08B6">
            <w:fldChar w:fldCharType="separate"/>
          </w:r>
          <w:r w:rsidR="00670A17">
            <w:t>(Nearby Connections Team 2018)</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B04840">
            <w:instrText>ADDIN CitaviPlaceholder{eyIkaWQiOiIxIiwiRW50cmllcyI6W3siJGlkIjoiMiIsIklkIjoiZTczZjFmZGUtY2NkZS00NGFlLWIzZjUtYTJjZjU2MzYzYzdk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hYmYyMTg1MS05NDA3LTRiNzItOWRlMS1iNDZkYmI0ZWE5OTUiLCJUZXh0IjoiKE5lYXJieSBDb25uZWN0aW9ucyBUZWFtIDIwMTgpIiwiV0FJVmVyc2lvbiI6IjYuMy4wLjAifQ==}</w:instrText>
          </w:r>
          <w:r w:rsidR="008A1723">
            <w:fldChar w:fldCharType="separate"/>
          </w:r>
          <w:r w:rsidR="00670A17">
            <w:t>(Nearby Connections Team 2018)</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B04840">
            <w:instrText>ADDIN CitaviPlaceholder{eyIkaWQiOiIxIiwiRW50cmllcyI6W3siJGlkIjoiMiIsIklkIjoiNzkyMDJhODYtZDg3My00MjRmLTg0NjctZmE1YmE5NTEyNzJi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mYmUyOGRjNS1jOGExLTQzODktOWU5OS1lYTZlZmNjNTY4NmMiLCJUZXh0IjoiKE5lYXJieSBDb25uZWN0aW9ucyBUZWFtIDIwMTgpIiwiV0FJVmVyc2lvbiI6IjYuMy4wLjAifQ==}</w:instrText>
          </w:r>
          <w:r w:rsidR="00A721C5">
            <w:fldChar w:fldCharType="separate"/>
          </w:r>
          <w:r w:rsidR="00670A17">
            <w:t>(Nearby Connections Team 2018)</w:t>
          </w:r>
          <w:r w:rsidR="00A721C5">
            <w:fldChar w:fldCharType="end"/>
          </w:r>
        </w:sdtContent>
      </w:sdt>
      <w:r w:rsidR="00D724B7">
        <w:t>.</w:t>
      </w:r>
    </w:p>
    <w:p w14:paraId="185A5F13" w14:textId="28FDEB80" w:rsidR="000A645A" w:rsidRDefault="000A645A" w:rsidP="000A645A">
      <w:r>
        <w:t xml:space="preserve">Vor dem eigentlichen Verbindungsaufbau muss eine </w:t>
      </w:r>
      <w:r w:rsidR="00C57428">
        <w:t xml:space="preserve">der </w:t>
      </w:r>
      <w:r>
        <w:t xml:space="preserve">drei </w:t>
      </w:r>
      <w:r w:rsidR="00C57428">
        <w:t>folgenden</w:t>
      </w:r>
      <w:r w:rsidR="00B4333D">
        <w:t xml:space="preserve"> </w:t>
      </w:r>
      <w:r>
        <w:t xml:space="preserve">Topologien (Strategie) </w:t>
      </w:r>
      <w:r w:rsidR="00C57428">
        <w:t xml:space="preserve">gewählt werden, welche das </w:t>
      </w:r>
      <w:r w:rsidR="004B5B49">
        <w:t>Netzwerk</w:t>
      </w:r>
      <w:r w:rsidR="00C57428">
        <w:t xml:space="preserve"> annimm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7"/>
        <w:gridCol w:w="5566"/>
      </w:tblGrid>
      <w:tr w:rsidR="000A645A" w14:paraId="34C84A21" w14:textId="77777777" w:rsidTr="000A645A">
        <w:tc>
          <w:tcPr>
            <w:tcW w:w="1413" w:type="dxa"/>
          </w:tcPr>
          <w:p w14:paraId="038DAA8D" w14:textId="4105BA39" w:rsidR="000A645A" w:rsidRDefault="000A645A" w:rsidP="000A645A">
            <w:r w:rsidRPr="000A645A">
              <w:rPr>
                <w:b/>
                <w:bCs/>
              </w:rPr>
              <w:lastRenderedPageBreak/>
              <w:t>P2P_CLUSTER</w:t>
            </w:r>
            <w:r>
              <w:t>:</w:t>
            </w:r>
          </w:p>
        </w:tc>
        <w:tc>
          <w:tcPr>
            <w:tcW w:w="7080" w:type="dxa"/>
          </w:tcPr>
          <w:p w14:paraId="6CD4A4EF" w14:textId="1B787240" w:rsidR="000A645A" w:rsidRDefault="000A645A" w:rsidP="000A645A">
            <w:r>
              <w:t>Ermöglichst eine N-M Topologie. Benutzt jedoch nur Bluetooth und ist damit in der Bandbreite eingeschränkt. Zudem ist die realistische maximale Anzahl der gleichzeitig verbundenen Geräte</w:t>
            </w:r>
            <w:r>
              <w:rPr>
                <w:rStyle w:val="Funotenzeichen"/>
              </w:rPr>
              <w:footnoteReference w:id="1"/>
            </w:r>
            <w:r>
              <w:t xml:space="preserve"> auf 3-4 limitiert </w:t>
            </w:r>
            <w:sdt>
              <w:sdtPr>
                <w:alias w:val="Don't edit this field"/>
                <w:tag w:val="CitaviPlaceholder#0a90a1b2-3aa0-41fe-93bd-b300d7390d6d"/>
                <w:id w:val="1390543449"/>
                <w:placeholder>
                  <w:docPart w:val="1A8A1892D39341F08F6F65C65F377AFF"/>
                </w:placeholder>
              </w:sdtPr>
              <w:sdtContent>
                <w:r>
                  <w:fldChar w:fldCharType="begin"/>
                </w:r>
                <w:r>
                  <w:instrText>ADDIN CitaviPlaceholder{eyIkaWQiOiIxIiwiRW50cmllcyI6W3siJGlkIjoiMiIsIklkIjoiZjQ2YjViYTAtYmY4Zi00NmQxLTk1ZmItNzJlMmE5MzI3ZWJl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MGE5MGExYjItM2FhMC00MWZlLTkzYmQtYjMwMGQ3MzkwZDZkIiwiVGV4dCI6IihIYXJtb24gMjAxOGEpIiwiV0FJVmVyc2lvbiI6IjYuMy4wLjAifQ==}</w:instrText>
                </w:r>
                <w:r>
                  <w:fldChar w:fldCharType="separate"/>
                </w:r>
                <w:r w:rsidR="00670A17">
                  <w:t>(Harmon 2018a)</w:t>
                </w:r>
                <w:r>
                  <w:fldChar w:fldCharType="end"/>
                </w:r>
              </w:sdtContent>
            </w:sdt>
            <w:r>
              <w:t>.</w:t>
            </w:r>
          </w:p>
        </w:tc>
      </w:tr>
      <w:tr w:rsidR="000A645A" w14:paraId="65C533F2" w14:textId="77777777" w:rsidTr="000A645A">
        <w:tc>
          <w:tcPr>
            <w:tcW w:w="1413" w:type="dxa"/>
          </w:tcPr>
          <w:p w14:paraId="02D09DA6" w14:textId="0EEC9CDC" w:rsidR="000A645A" w:rsidRDefault="000A645A" w:rsidP="000A645A">
            <w:r w:rsidRPr="000A645A">
              <w:rPr>
                <w:b/>
                <w:bCs/>
              </w:rPr>
              <w:t>P2P_STAR:</w:t>
            </w:r>
          </w:p>
        </w:tc>
        <w:tc>
          <w:tcPr>
            <w:tcW w:w="7080" w:type="dxa"/>
          </w:tcPr>
          <w:p w14:paraId="183C8BA0" w14:textId="39E2C083" w:rsidR="000A645A" w:rsidRDefault="000A645A" w:rsidP="000A645A">
            <w:r>
              <w:t xml:space="preserve">Ermöglichst eine 1-N Topologie,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615104485"/>
                <w:placeholder>
                  <w:docPart w:val="C8FE44FD194A4C1AACEE454BB83BEE13"/>
                </w:placeholder>
              </w:sdtPr>
              <w:sdtContent>
                <w:r>
                  <w:fldChar w:fldCharType="begin"/>
                </w:r>
                <w:r>
                  <w:instrText>ADDIN CitaviPlaceholder{eyIkaWQiOiIxIiwiRW50cmllcyI6W3siJGlkIjoiMiIsIklkIjoiMjE1MDVkNjUtZWNkOS00ZTg1LTliZDUtMjA0NTQ0MWM4YWY1IiwiUmFuZ2VMZW5ndGgiOjEzLCJSZWZlcmVuY2VJZCI6ImI2YjhmMzkwLTk3ZDEtNDZmNy1iODZjLTNhMWZiZjllM2I5M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MxLjAx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C0xNFQyMTowNTo1MCIsIlByb2plY3QiOnsiJHJlZiI6IjUifX0sIlVzZU51bWJlcmluZ1R5cGVPZlBhcmVudERvY3VtZW50IjpmYWxzZX1dLCJGb3JtYXR0ZWRUZXh0Ijp7IiRpZCI6IjkiLCJDb3VudCI6MSwiVGV4dFVuaXRzIjpbeyIkaWQiOiIxMCIsIkZvbnRTdHlsZSI6eyIkaWQiOiIxMSIsIk5ldXRyYWwiOnRydWV9LCJSZWFkaW5nT3JkZXIiOjEsIlRleHQiOiIoSGFybW9uIDIwMTkpIn1dfSwiVGFnIjoiQ2l0YXZpUGxhY2Vob2xkZXIjNWUzMTU4Y2EtN2Y0Zi00OGI0LWIzMzMtMWM3M2JiZGI0MjQ0IiwiVGV4dCI6IihIYXJtb24gMjAxOSkiLCJXQUlWZXJzaW9uIjoiNi4zLjAuMCJ9}</w:instrText>
                </w:r>
                <w:r>
                  <w:fldChar w:fldCharType="separate"/>
                </w:r>
                <w:r w:rsidR="00670A17">
                  <w:t>(Harmon 2019)</w:t>
                </w:r>
                <w:r>
                  <w:fldChar w:fldCharType="end"/>
                </w:r>
              </w:sdtContent>
            </w:sdt>
            <w:r>
              <w:t xml:space="preserve">. Das Netzwerk kann dann bis zu 7 Knoten aufnehmen </w:t>
            </w:r>
            <w:sdt>
              <w:sdtPr>
                <w:alias w:val="Don't edit this field"/>
                <w:tag w:val="CitaviPlaceholder#8b212ca1-04cb-49d7-ad36-8605c2647b61"/>
                <w:id w:val="-1983611660"/>
                <w:placeholder>
                  <w:docPart w:val="C8FE44FD194A4C1AACEE454BB83BEE13"/>
                </w:placeholder>
              </w:sdtPr>
              <w:sdtContent>
                <w:r>
                  <w:fldChar w:fldCharType="begin"/>
                </w:r>
                <w:r>
                  <w:instrText>ADDIN CitaviPlaceholder{eyIkaWQiOiIxIiwiRW50cmllcyI6W3siJGlkIjoiMiIsIklkIjoiZmIwMDA4NDYtZTU0ZS00MmIyLWIwNzMtOTNiODEwYzVhN2Vj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OGIyMTJjYTEtMDRjYi00OWQ3LWFkMzYtODYwNWMyNjQ3YjYxIiwiVGV4dCI6IihIYXJtb24gMjAxOGEpIiwiV0FJVmVyc2lvbiI6IjYuMy4wLjAifQ==}</w:instrText>
                </w:r>
                <w:r>
                  <w:fldChar w:fldCharType="separate"/>
                </w:r>
                <w:r w:rsidR="00670A17">
                  <w:t>(Harmon 2018a)</w:t>
                </w:r>
                <w:r>
                  <w:fldChar w:fldCharType="end"/>
                </w:r>
              </w:sdtContent>
            </w:sdt>
            <w:r>
              <w:t>.</w:t>
            </w:r>
          </w:p>
        </w:tc>
      </w:tr>
      <w:tr w:rsidR="000A645A" w14:paraId="5A751AE9" w14:textId="77777777" w:rsidTr="000A645A">
        <w:tc>
          <w:tcPr>
            <w:tcW w:w="1413" w:type="dxa"/>
          </w:tcPr>
          <w:p w14:paraId="5966ABF2" w14:textId="004A44AC" w:rsidR="000A645A" w:rsidRDefault="000A645A" w:rsidP="000A645A">
            <w:r w:rsidRPr="000A645A">
              <w:rPr>
                <w:b/>
                <w:bCs/>
              </w:rPr>
              <w:t>P2P_POINT_TO_POINT:</w:t>
            </w:r>
          </w:p>
        </w:tc>
        <w:tc>
          <w:tcPr>
            <w:tcW w:w="7080" w:type="dxa"/>
          </w:tcPr>
          <w:p w14:paraId="52DF455E" w14:textId="3A895D84" w:rsidR="000A645A" w:rsidRDefault="000A645A" w:rsidP="000A645A">
            <w:r>
              <w:t>Entspricht dem Verhalten des P2P_START Topologie, jedoch wird werden die Knoten auf maximal eine Verbindungsknoten beschränkt.</w:t>
            </w:r>
          </w:p>
        </w:tc>
      </w:tr>
    </w:tbl>
    <w:p w14:paraId="2F3D5922" w14:textId="77777777" w:rsidR="000A645A" w:rsidRPr="000A645A" w:rsidRDefault="000A645A" w:rsidP="000A645A"/>
    <w:p w14:paraId="28BC34E7" w14:textId="529D2E54" w:rsidR="000F3522" w:rsidRDefault="0040463A" w:rsidP="000F3522">
      <w:r>
        <w:t xml:space="preserve">Um das </w:t>
      </w:r>
      <w:r w:rsidR="00292D1A">
        <w:t>Erkennen</w:t>
      </w:r>
      <w:r>
        <w:t xml:space="preserve"> der Geräte untereinander zu ermöglichen, </w:t>
      </w:r>
      <w:r w:rsidR="00C00B9D">
        <w:t xml:space="preserve">verwendet die </w:t>
      </w:r>
      <w:proofErr w:type="spellStart"/>
      <w:r w:rsidR="00C00B9D">
        <w:t>Nearby</w:t>
      </w:r>
      <w:proofErr w:type="spellEnd"/>
      <w:r w:rsidR="00C00B9D">
        <w:t xml:space="preserve">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proofErr w:type="spellStart"/>
      <w:r w:rsidR="00386B5F" w:rsidRPr="0098610D">
        <w:rPr>
          <w:i/>
          <w:iCs/>
        </w:rPr>
        <w:t>Discovering</w:t>
      </w:r>
      <w:proofErr w:type="spellEnd"/>
      <w:r w:rsidR="00A47EBD">
        <w:t xml:space="preserve"> eine aktive suche nach </w:t>
      </w:r>
      <w:proofErr w:type="spellStart"/>
      <w:r w:rsidR="00A47EBD" w:rsidRPr="00291047">
        <w:rPr>
          <w:i/>
          <w:iCs/>
        </w:rPr>
        <w:t>Advertisern</w:t>
      </w:r>
      <w:proofErr w:type="spellEnd"/>
      <w:r w:rsidR="00A47EBD">
        <w:t xml:space="preserve"> </w:t>
      </w:r>
      <w:r w:rsidR="0069347B">
        <w:t>initiiert</w:t>
      </w:r>
      <w:r w:rsidR="005B13C0">
        <w:t xml:space="preserve">, welche den </w:t>
      </w:r>
      <w:r w:rsidR="00B95594">
        <w:t>Batterie</w:t>
      </w:r>
      <w:r w:rsidR="005B13C0">
        <w:t>konsum deutlich steigert</w:t>
      </w:r>
      <w:r w:rsidR="00C16A08">
        <w:t>. Ebenso sei erwähnt das ein Gerät beide Zustände zeitgleich einnehmen kann</w:t>
      </w:r>
      <w:r w:rsidR="00B04840">
        <w:t xml:space="preserve"> </w:t>
      </w:r>
      <w:sdt>
        <w:sdtPr>
          <w:alias w:val="Don't edit this field"/>
          <w:tag w:val="CitaviPlaceholder#b49af92f-4652-4f64-95ee-7aec93032ca9"/>
          <w:id w:val="1557195536"/>
          <w:placeholder>
            <w:docPart w:val="9018691BB8D14160BD8D58528B4342BD"/>
          </w:placeholder>
        </w:sdtPr>
        <w:sdtContent>
          <w:r w:rsidR="00B04840">
            <w:fldChar w:fldCharType="begin"/>
          </w:r>
          <w:r w:rsidR="00B04840">
            <w:instrText>ADDIN CitaviPlaceholder{eyIkaWQiOiIxIiwiRW50cmllcyI6W3siJGlkIjoiMiIsIklkIjoiZDBjNmU4MDgtYTUwNi00NTZlLWIxMDctYjVjMDcyMWM0MTBm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iNDlhZjkyZi00NjUyLTRmNjQtOTVlZS03YWVjOTMwMzJjYTkiLCJUZXh0IjoiKE5lYXJieSBDb25uZWN0aW9ucyBUZWFtIDIwMTgpIiwiV0FJVmVyc2lvbiI6IjYuMy4wLjAifQ==}</w:instrText>
          </w:r>
          <w:r w:rsidR="00B04840">
            <w:fldChar w:fldCharType="separate"/>
          </w:r>
          <w:r w:rsidR="00670A17">
            <w:t>(Nearby Connections Team 2018)</w:t>
          </w:r>
          <w:r w:rsidR="00B04840">
            <w:fldChar w:fldCharType="end"/>
          </w:r>
        </w:sdtContent>
      </w:sdt>
      <w:r w:rsidR="008F52C4">
        <w:t xml:space="preserve">, was jedoch </w:t>
      </w:r>
      <w:proofErr w:type="spellStart"/>
      <w:r w:rsidR="008F52C4" w:rsidRPr="00B04840">
        <w:rPr>
          <w:i/>
          <w:iCs/>
        </w:rPr>
        <w:t>trashing</w:t>
      </w:r>
      <w:proofErr w:type="spellEnd"/>
      <w:r w:rsidR="008F52C4">
        <w:t xml:space="preserve"> bewirken kann</w:t>
      </w:r>
      <w:r w:rsidR="00B04840">
        <w:t xml:space="preserve"> </w:t>
      </w:r>
      <w:sdt>
        <w:sdtPr>
          <w:alias w:val="Don't edit this field"/>
          <w:tag w:val="CitaviPlaceholder#e0ce3f0f-ec29-4c99-a3b4-253463854b7f"/>
          <w:id w:val="414673704"/>
          <w:placeholder>
            <w:docPart w:val="DefaultPlaceholder_-1854013440"/>
          </w:placeholder>
        </w:sdtPr>
        <w:sdtContent>
          <w:r w:rsidR="00B04840">
            <w:fldChar w:fldCharType="begin"/>
          </w:r>
          <w:r w:rsidR="000A645A">
            <w:instrText>ADDIN CitaviPlaceholder{eyIkaWQiOiIxIiwiRW50cmllcyI6W3siJGlkIjoiMiIsIklkIjoiMTA4MTBkMWItZGY3MS00NGNiLTlmNTQtYjU4MWVhNDVjZmZmIiwiUmFuZ2VMZW5ndGgiOjE0LCJSZWZlcmVuY2VJZCI6IjA3ZTRlOGM0LThlMWUtNGNiZi04NTA0LTQyZTIzZTNlNmZjN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QWxleGlzIGRvcyBTYW50b3MiLCJDcmVhdGVkT24iOiIyMDIwLTA0LTEzVDIxOjU4OjQwIiwiTW9kaWZpZWRCeSI6Il9BbGV4aXMgZG9zIFNhbnRvcyIsIklkIjoiOTgyNDAxYzQtOGZhZS00NGYxLTllMjItNzI4NDUxMDdmZTM4IiwiTW9kaWZpZWRPbiI6IjIwMjAtMDQtMTNUMjE6NTg6NDEiLCJQcm9qZWN0Ijp7IiRyZWYiOiI1In19XS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C0xNFQyMTowMzoxNSIsIlByb2plY3QiOnsiJHJlZiI6IjUifX0sIlVzZU51bWJlcmluZ1R5cGVPZlBhcmVudERvY3VtZW50IjpmYWxzZX1dLCJGb3JtYXR0ZWRUZXh0Ijp7IiRpZCI6IjkiLCJDb3VudCI6MSwiVGV4dFVuaXRzIjpbeyIkaWQiOiIxMCIsIkZvbnRTdHlsZSI6eyIkaWQiOiIxMSIsIk5ldXRyYWwiOnRydWV9LCJSZWFkaW5nT3JkZXIiOjEsIlRleHQiOiIoSGFybW9uIDIwMThiKSJ9XX0sIlRhZyI6IkNpdGF2aVBsYWNlaG9sZGVyI2UwY2UzZjBmLWVjMjktNGM5OS1hM2I0LTI1MzQ2Mzg1NGI3ZiIsIlRleHQiOiIoSGFybW9uIDIwMThiKSIsIldBSVZlcnNpb24iOiI2LjMuMC4wIn0=}</w:instrText>
          </w:r>
          <w:r w:rsidR="00B04840">
            <w:fldChar w:fldCharType="separate"/>
          </w:r>
          <w:r w:rsidR="00670A17">
            <w:t>(Harmon 2018b)</w:t>
          </w:r>
          <w:r w:rsidR="00B04840">
            <w:fldChar w:fldCharType="end"/>
          </w:r>
        </w:sdtContent>
      </w:sdt>
      <w:r w:rsidR="00067DEA">
        <w:t xml:space="preserve"> </w:t>
      </w:r>
      <w:r w:rsidR="00C16A08">
        <w:t xml:space="preserve">Sendet ein Gerät </w:t>
      </w:r>
      <w:r w:rsidR="00B43185">
        <w:t xml:space="preserve">im </w:t>
      </w:r>
      <w:proofErr w:type="spellStart"/>
      <w:r w:rsidR="00B43185" w:rsidRPr="00856CD7">
        <w:rPr>
          <w:i/>
          <w:iCs/>
        </w:rPr>
        <w:t>Discoverin</w:t>
      </w:r>
      <w:r w:rsidR="00933284" w:rsidRPr="00856CD7">
        <w:rPr>
          <w:i/>
          <w:iCs/>
        </w:rPr>
        <w:t>g</w:t>
      </w:r>
      <w:proofErr w:type="spellEnd"/>
      <w:r w:rsidR="00B43185">
        <w:t xml:space="preserve">-Zustand eine Verbindungsanfrage, </w:t>
      </w:r>
      <w:r w:rsidR="00C72A15">
        <w:t xml:space="preserve">welche vom </w:t>
      </w:r>
      <w:proofErr w:type="spellStart"/>
      <w:r w:rsidR="00C72A15" w:rsidRPr="00856CD7">
        <w:rPr>
          <w:i/>
          <w:iCs/>
        </w:rPr>
        <w:t>Advertiser</w:t>
      </w:r>
      <w:proofErr w:type="spellEnd"/>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783AED" w:rsidRPr="00BC08A4">
        <w:rPr>
          <w:b/>
        </w:rPr>
        <w:t xml:space="preserve">Abbildung </w:t>
      </w:r>
      <w:r w:rsidR="00783AED">
        <w:rPr>
          <w:b/>
          <w:noProof/>
        </w:rPr>
        <w:t>1</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B04840">
            <w:instrText>ADDIN CitaviPlaceholder{eyIkaWQiOiIxIiwiRW50cmllcyI6W3siJGlkIjoiMiIsIklkIjoiNDBiYTRiMWUtMzRiMC00NmY0LWJmN2ItZmYwOTQ2ZDNlMmVk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5YTFiY2Q0NC1hYjdmLTQ2NzQtOTA5NS05MTliNzcxYjI0NjIiLCJUZXh0IjoiKE5lYXJieSBDb25uZWN0aW9ucyBUZWFtIDIwMTgpIiwiV0FJVmVyc2lvbiI6IjYuMy4wLjAifQ==}</w:instrText>
          </w:r>
          <w:r w:rsidR="00256BED">
            <w:fldChar w:fldCharType="separate"/>
          </w:r>
          <w:r w:rsidR="00670A17">
            <w:t>(Nearby Connections Team 2018)</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783AED" w:rsidRPr="00BC08A4">
        <w:rPr>
          <w:b/>
        </w:rPr>
        <w:t xml:space="preserve">Abbildung </w:t>
      </w:r>
      <w:r w:rsidR="00783AED">
        <w:rPr>
          <w:b/>
          <w:noProof/>
        </w:rPr>
        <w:t>1</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proofErr w:type="spellStart"/>
      <w:r w:rsidR="009B486A" w:rsidRPr="00071508">
        <w:rPr>
          <w:i/>
          <w:iCs/>
        </w:rPr>
        <w:t>EndpointID</w:t>
      </w:r>
      <w:proofErr w:type="spellEnd"/>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0A645A">
            <w:instrText>ADDIN CitaviPlaceholder{eyIkaWQiOiIxIiwiRW50cmllcyI6W3siJGlkIjoiMiIsIklkIjoiZTVhMDMzZDQtZjJlYy00MGNmLTg4MDItNDIyMGRlOTA4YzE3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NhZDM5MzNmOS1mMTdmLTRiM2UtYWEwNC03OGQ5OGE3NTdlOTgiLCJUZXh0IjoiKE5lYXJieSBDb25uZWN0aW9ucyBUZWFtIDIwMTgpIiwiV0FJVmVyc2lvbiI6IjYuMy4wLjAifQ==}</w:instrText>
          </w:r>
          <w:r w:rsidR="000A645A">
            <w:fldChar w:fldCharType="separate"/>
          </w:r>
          <w:r w:rsidR="00670A17">
            <w:t>(Nearby Connections Team 2018)</w:t>
          </w:r>
          <w:r w:rsidR="000A645A">
            <w:fldChar w:fldCharType="end"/>
          </w:r>
        </w:sdtContent>
      </w:sdt>
      <w:r w:rsidR="00AB6564">
        <w:t xml:space="preserve">. Die Frage nach der </w:t>
      </w:r>
      <w:r w:rsidR="00CC5EE0">
        <w:t>Limitation</w:t>
      </w:r>
      <w:r w:rsidR="00AB6564">
        <w:t xml:space="preserve"> wird auch intern anders gehandhabt. Während </w:t>
      </w:r>
      <w:r w:rsidR="003D67B2">
        <w:t xml:space="preserve">bei den zwei unlimitierten Datenübertragungen </w:t>
      </w:r>
      <w:proofErr w:type="spellStart"/>
      <w:r w:rsidR="003D67B2" w:rsidRPr="00F0536A">
        <w:rPr>
          <w:i/>
          <w:iCs/>
        </w:rPr>
        <w:t>onPayloadReceived</w:t>
      </w:r>
      <w:proofErr w:type="spellEnd"/>
      <w:r w:rsidR="003D67B2">
        <w:t xml:space="preserve"> als Header zum </w:t>
      </w:r>
      <w:r w:rsidR="0098610D">
        <w:t>Starten</w:t>
      </w:r>
      <w:r w:rsidR="003D67B2">
        <w:t xml:space="preserve"> </w:t>
      </w:r>
      <w:r w:rsidR="003D67B2">
        <w:lastRenderedPageBreak/>
        <w:t xml:space="preserve">einer </w:t>
      </w:r>
      <w:r w:rsidR="00F0536A">
        <w:t>kontinuierlichen</w:t>
      </w:r>
      <w:r w:rsidR="003D67B2">
        <w:t xml:space="preserve"> Übertragung </w:t>
      </w:r>
      <w:r w:rsidR="00F265B2">
        <w:t>empfangen</w:t>
      </w:r>
      <w:r w:rsidR="003D67B2">
        <w:t xml:space="preserve"> wird</w:t>
      </w:r>
      <w:r w:rsidR="00DF3DD8">
        <w:t xml:space="preserve"> und </w:t>
      </w:r>
      <w:proofErr w:type="spellStart"/>
      <w:r w:rsidR="00DF3DD8" w:rsidRPr="00F0536A">
        <w:rPr>
          <w:i/>
          <w:iCs/>
        </w:rPr>
        <w:t>onPayloadTransferUpdate</w:t>
      </w:r>
      <w:proofErr w:type="spellEnd"/>
      <w:r w:rsidR="00DF3DD8">
        <w:t xml:space="preserve"> </w:t>
      </w:r>
      <w:r w:rsidR="00A924FE">
        <w:t>(</w:t>
      </w:r>
      <w:r w:rsidR="00A924FE">
        <w:fldChar w:fldCharType="begin"/>
      </w:r>
      <w:r w:rsidR="00A924FE">
        <w:instrText xml:space="preserve"> REF _Ref37789901 \h </w:instrText>
      </w:r>
      <w:r w:rsidR="00A924FE">
        <w:fldChar w:fldCharType="separate"/>
      </w:r>
      <w:r w:rsidR="00783AED" w:rsidRPr="00BC08A4">
        <w:rPr>
          <w:b/>
        </w:rPr>
        <w:t xml:space="preserve">Abbildung </w:t>
      </w:r>
      <w:r w:rsidR="00783AED">
        <w:rPr>
          <w:b/>
          <w:noProof/>
        </w:rPr>
        <w:t>1</w:t>
      </w:r>
      <w:r w:rsidR="00A924FE">
        <w:fldChar w:fldCharType="end"/>
      </w:r>
      <w:r w:rsidR="00A924FE">
        <w:t xml:space="preserve">) </w:t>
      </w:r>
      <w:r w:rsidR="00F0536A">
        <w:t xml:space="preserve">die </w:t>
      </w:r>
      <w:r w:rsidR="00DF3DD8">
        <w:t xml:space="preserve">erfolgreich übertragenden </w:t>
      </w:r>
      <w:r w:rsidR="00DF3DD8" w:rsidRPr="00941F6E">
        <w:rPr>
          <w:i/>
          <w:iCs/>
        </w:rPr>
        <w:t>Chunks</w:t>
      </w:r>
      <w:r w:rsidR="00804062">
        <w:t xml:space="preserve"> </w:t>
      </w:r>
      <w:r w:rsidR="00193A16">
        <w:t>indiziert</w:t>
      </w:r>
      <w:r w:rsidR="003D67B2">
        <w:t>, werden bei der limitierten Byteübertragung die zu übertragenden Bytes</w:t>
      </w:r>
      <w:r w:rsidR="00941F6E">
        <w:t xml:space="preserve"> vollständig </w:t>
      </w:r>
      <w:r w:rsidR="00E92142">
        <w:t xml:space="preserve">als  </w:t>
      </w:r>
      <w:r w:rsidR="00941F6E" w:rsidRPr="00941F6E">
        <w:rPr>
          <w:i/>
          <w:iCs/>
        </w:rPr>
        <w:t>S</w:t>
      </w:r>
      <w:r w:rsidR="00E92142" w:rsidRPr="00941F6E">
        <w:rPr>
          <w:i/>
          <w:iCs/>
        </w:rPr>
        <w:t>ingle-</w:t>
      </w:r>
      <w:r w:rsidR="00941F6E" w:rsidRPr="00941F6E">
        <w:rPr>
          <w:i/>
          <w:iCs/>
        </w:rPr>
        <w:t>C</w:t>
      </w:r>
      <w:r w:rsidR="009B20FD" w:rsidRPr="00941F6E">
        <w:rPr>
          <w:i/>
          <w:iCs/>
        </w:rPr>
        <w:t>hunk</w:t>
      </w:r>
      <w:r w:rsidR="001B4EBA">
        <w:t xml:space="preserve"> </w:t>
      </w:r>
      <w:r w:rsidR="00941F6E">
        <w:t>im Header mit</w:t>
      </w:r>
      <w:r w:rsidR="001B4EBA">
        <w:t>übertragen</w:t>
      </w:r>
      <w:r w:rsidR="000864CC">
        <w:t xml:space="preserve">, sodass diese bereits bei </w:t>
      </w:r>
      <w:proofErr w:type="spellStart"/>
      <w:r w:rsidR="000864CC" w:rsidRPr="00A924FE">
        <w:rPr>
          <w:i/>
          <w:iCs/>
        </w:rPr>
        <w:t>onPayloadReceived</w:t>
      </w:r>
      <w:proofErr w:type="spellEnd"/>
      <w:r w:rsidR="000864CC">
        <w:t xml:space="preserve"> zur Verfügung stehen</w:t>
      </w:r>
      <w:r w:rsidR="003A2B6D">
        <w:t xml:space="preserve"> </w:t>
      </w:r>
      <w:sdt>
        <w:sdtPr>
          <w:alias w:val="Don't edit this field"/>
          <w:tag w:val="CitaviPlaceholder#f595902c-e910-462e-a4ca-08a2561f656e"/>
          <w:id w:val="-1714645926"/>
          <w:placeholder>
            <w:docPart w:val="DefaultPlaceholder_-1854013440"/>
          </w:placeholder>
        </w:sdtPr>
        <w:sdtContent>
          <w:r w:rsidR="003A2B6D">
            <w:fldChar w:fldCharType="begin"/>
          </w:r>
          <w:r w:rsidR="003A2B6D">
            <w:instrText>ADDIN CitaviPlaceholder{eyIkaWQiOiIxIiwiRW50cmllcyI6W3siJGlkIjoiMiIsIklkIjoiYTRmYmJkYTItY2EzNC00ZGM2LTkzN2QtNDMzMzVjZWZmMzU5IiwiUmFuZ2VMZW5ndGgiOjE0LCJSZWZlcmVuY2VJZCI6Ijg2ODJkY2YzLTNhMTMtNDcyMy05MzY5LWU0MWY3ZjMxYjdmMy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I0LjA4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0LTE0VDIxOjAzOjE1IiwiUHJvamVjdCI6eyIkcmVmIjoiNSJ9fSwiVXNlTnVtYmVyaW5nVHlwZU9mUGFyZW50RG9jdW1lbnQiOmZhbHNlfV0sIkZvcm1hdHRlZFRleHQiOnsiJGlkIjoiOSIsIkNvdW50IjoxLCJUZXh0VW5pdHMiOlt7IiRpZCI6IjEwIiwiRm9udFN0eWxlIjp7IiRpZCI6IjExIiwiTmV1dHJhbCI6dHJ1ZX0sIlJlYWRpbmdPcmRlciI6MSwiVGV4dCI6IihIYXJtb24gMjAxOGEpIn1dfSwiVGFnIjoiQ2l0YXZpUGxhY2Vob2xkZXIjZjU5NTkwMmMtZTkxMC00NjJlLWE0Y2EtMDhhMjU2MWY2NTZlIiwiVGV4dCI6IihIYXJtb24gMjAxOGEpIiwiV0FJVmVyc2lvbiI6IjYuMy4wLjAifQ==}</w:instrText>
          </w:r>
          <w:r w:rsidR="003A2B6D">
            <w:fldChar w:fldCharType="separate"/>
          </w:r>
          <w:r w:rsidR="003A2B6D">
            <w:t>(Harmon 2018a)</w:t>
          </w:r>
          <w:r w:rsidR="003A2B6D">
            <w:fldChar w:fldCharType="end"/>
          </w:r>
        </w:sdtContent>
      </w:sdt>
      <w:r w:rsidR="003A2B6D">
        <w:t xml:space="preserve"> </w:t>
      </w:r>
      <w:r w:rsidR="000864CC">
        <w:t>.</w:t>
      </w:r>
    </w:p>
    <w:p w14:paraId="2EC9CCD8" w14:textId="77777777" w:rsidR="000F3522" w:rsidRDefault="000F3522" w:rsidP="00856CD7"/>
    <w:p w14:paraId="42BAE1DB" w14:textId="77777777" w:rsidR="00072327" w:rsidRDefault="00BC54A5" w:rsidP="00F0236C">
      <w:pPr>
        <w:pStyle w:val="Beschriftung"/>
        <w:jc w:val="center"/>
        <w:rPr>
          <w:b/>
        </w:rPr>
      </w:pPr>
      <w:bookmarkStart w:id="29"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0" w:name="_Ref15838568"/>
      <w:bookmarkStart w:id="31" w:name="_Ref17764230"/>
      <w:bookmarkStart w:id="32" w:name="_Ref15838526"/>
      <w:bookmarkStart w:id="33" w:name="_Toc16786606"/>
    </w:p>
    <w:p w14:paraId="6C2194EE" w14:textId="032D3CB4" w:rsidR="004E169C" w:rsidRDefault="00F0236C" w:rsidP="000A645A">
      <w:pPr>
        <w:pStyle w:val="Beschriftung"/>
        <w:jc w:val="center"/>
      </w:pPr>
      <w:bookmarkStart w:id="34"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783AED">
        <w:rPr>
          <w:b/>
          <w:noProof/>
        </w:rPr>
        <w:t>1</w:t>
      </w:r>
      <w:r w:rsidRPr="00BC08A4">
        <w:rPr>
          <w:b/>
        </w:rPr>
        <w:fldChar w:fldCharType="end"/>
      </w:r>
      <w:bookmarkEnd w:id="30"/>
      <w:bookmarkEnd w:id="34"/>
      <w:r>
        <w:rPr>
          <w:b/>
        </w:rPr>
        <w:t>:</w:t>
      </w:r>
      <w:r w:rsidRPr="00BC08A4">
        <w:t xml:space="preserve"> </w:t>
      </w:r>
      <w:bookmarkStart w:id="35" w:name="_Ref37789745"/>
      <w:bookmarkEnd w:id="31"/>
      <w:r>
        <w:t xml:space="preserve">Nachrichtenverlauf der </w:t>
      </w:r>
      <w:proofErr w:type="spellStart"/>
      <w:r>
        <w:t>Nearby</w:t>
      </w:r>
      <w:proofErr w:type="spellEnd"/>
      <w:r>
        <w:t xml:space="preserve"> Connections API</w:t>
      </w:r>
      <w:bookmarkEnd w:id="29"/>
      <w:bookmarkEnd w:id="35"/>
      <w:r>
        <w:t xml:space="preserve"> </w:t>
      </w:r>
      <w:bookmarkEnd w:id="32"/>
      <w:bookmarkEnd w:id="33"/>
    </w:p>
    <w:p w14:paraId="6C2C0895" w14:textId="554AEFCB" w:rsidR="004E169C" w:rsidRDefault="004E169C" w:rsidP="00E652AB">
      <w:r>
        <w:t>MQTT hingegen wird in der OASIS Spezifikation als ein leichtgewichtiges,</w:t>
      </w:r>
      <w:r w:rsidRPr="004D42D2">
        <w:t xml:space="preserve"> </w:t>
      </w:r>
      <w:r>
        <w:t xml:space="preserve">leicht benutzbares Client Server </w:t>
      </w:r>
      <w:proofErr w:type="spellStart"/>
      <w:r w:rsidRPr="00250B43">
        <w:rPr>
          <w:i/>
          <w:iCs/>
        </w:rPr>
        <w:t>Pubish</w:t>
      </w:r>
      <w:proofErr w:type="spellEnd"/>
      <w:r w:rsidRPr="00250B43">
        <w:rPr>
          <w:i/>
          <w:iCs/>
        </w:rPr>
        <w:t>/</w:t>
      </w:r>
      <w:proofErr w:type="spellStart"/>
      <w:r w:rsidRPr="00250B43">
        <w:rPr>
          <w:i/>
          <w:iCs/>
        </w:rPr>
        <w:t>Subscribe</w:t>
      </w:r>
      <w:proofErr w:type="spellEnd"/>
      <w:r>
        <w:t xml:space="preserve"> Nachrichten-Protokoll beschrieben, welches 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instrText>ADDIN CitaviPlaceholder{eyIkaWQiOiIxIiwiRW50cmllcyI6W3siJGlkIjoiMiIsIklkIjoiOTQxYjIwNTktMjhhZC00ZDY3LTk1N2EtYzAzMzE1NmM1Yjk4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xYzI4MGEyYy1hMTYxLTRiYWYtOGYyYi1mMzI2OTc0MWRiZjQiLCJUZXh0IjoiKEJhbmtzIHVuZCBHdXB0YSAyMDE0KSIsIldBSVZlcnNpb24iOiI2LjMuMC4wIn0=}</w:instrText>
          </w:r>
          <w:r>
            <w:fldChar w:fldCharType="separate"/>
          </w:r>
          <w:r w:rsidR="00670A17">
            <w:t>(Banks und Gupta 2014)</w:t>
          </w:r>
          <w:r>
            <w:fldChar w:fldCharType="end"/>
          </w:r>
        </w:sdtContent>
      </w:sdt>
      <w:r>
        <w:t>.</w:t>
      </w:r>
      <w:r w:rsidR="00E652AB">
        <w:t xml:space="preserve"> </w:t>
      </w:r>
      <w:r>
        <w:t xml:space="preserve">Im Gegensatz zu </w:t>
      </w:r>
      <w:proofErr w:type="spellStart"/>
      <w:r>
        <w:t>Nearby</w:t>
      </w:r>
      <w:proofErr w:type="spellEnd"/>
      <w:r>
        <w:t xml:space="preserve"> Connections setzt MQTT eine </w:t>
      </w:r>
      <w:r w:rsidR="005545BA">
        <w:t>TCP</w:t>
      </w:r>
      <w:r w:rsidR="005545BA">
        <w:rPr>
          <w:rStyle w:val="Funotenzeichen"/>
        </w:rPr>
        <w:footnoteReference w:id="2"/>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instrText>ADDIN CitaviPlaceholder{eyIkaWQiOiIxIiwiRW50cmllcyI6W3siJGlkIjoiMiIsIklkIjoiNmFmN2ZmMTktODdkYS00YzdlLWIxNTQtNmZjNTQ1MjcxOWZl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M3ZThlNWVmMC1iOGRiLTQ3ZTEtOTdkYi1mMWUwZDZlYmUzM2UiLCJUZXh0IjoiKEhpdmVNUSBUZWFtIDIwMTkpIiwiV0FJVmVyc2lvbiI6IjYuMy4wLjAifQ==}</w:instrText>
          </w:r>
          <w:r>
            <w:fldChar w:fldCharType="separate"/>
          </w:r>
          <w:r w:rsidR="00670A17">
            <w:t>(HiveMQ Team 2019)</w:t>
          </w:r>
          <w:r>
            <w:fldChar w:fldCharType="end"/>
          </w:r>
        </w:sdtContent>
      </w:sdt>
    </w:p>
    <w:p w14:paraId="59C9F5C9" w14:textId="58D8CDDC" w:rsidR="002B044F" w:rsidRDefault="00064B9A" w:rsidP="00D65B6E">
      <w:r>
        <w:t xml:space="preserve">Eine </w:t>
      </w:r>
      <w:r w:rsidR="00F2280F">
        <w:t>Verbindung</w:t>
      </w:r>
      <w:r>
        <w:t xml:space="preserve"> wird mithilfe eines Verbindungsbefehles </w:t>
      </w:r>
      <w:r w:rsidR="00BB111F">
        <w:t>initiiert</w:t>
      </w:r>
      <w:r>
        <w:t xml:space="preserve"> und unterstützt </w:t>
      </w:r>
      <w:r w:rsidR="006B2D12">
        <w:t xml:space="preserve">UTF-8 enkodierte </w:t>
      </w:r>
      <w:r>
        <w:t>Parameter, wie die</w:t>
      </w:r>
      <w:r w:rsidR="00BB111F">
        <w:rPr>
          <w:i/>
          <w:iCs/>
        </w:rPr>
        <w:t xml:space="preserve"> </w:t>
      </w:r>
      <w:proofErr w:type="spellStart"/>
      <w:r w:rsidR="00BB111F">
        <w:rPr>
          <w:i/>
          <w:iCs/>
        </w:rPr>
        <w:t>C</w:t>
      </w:r>
      <w:r w:rsidRPr="00BB111F">
        <w:rPr>
          <w:i/>
          <w:iCs/>
        </w:rPr>
        <w:t>lientId</w:t>
      </w:r>
      <w:proofErr w:type="spellEnd"/>
      <w:r>
        <w:t xml:space="preserve">, </w:t>
      </w:r>
      <w:r w:rsidR="00BB111F">
        <w:rPr>
          <w:i/>
          <w:iCs/>
        </w:rPr>
        <w:t>U</w:t>
      </w:r>
      <w:r w:rsidRPr="00BB111F">
        <w:rPr>
          <w:i/>
          <w:iCs/>
        </w:rPr>
        <w:t>sername</w:t>
      </w:r>
      <w:r>
        <w:t xml:space="preserve">, </w:t>
      </w:r>
      <w:r w:rsidR="00BB111F">
        <w:rPr>
          <w:i/>
          <w:iCs/>
        </w:rPr>
        <w:t>P</w:t>
      </w:r>
      <w:r w:rsidRPr="00BB111F">
        <w:rPr>
          <w:i/>
          <w:iCs/>
        </w:rPr>
        <w:t>assword</w:t>
      </w:r>
      <w:r w:rsidR="00D52278">
        <w:t xml:space="preserve"> sowie Feinjustierungen für einen </w:t>
      </w:r>
      <w:proofErr w:type="spellStart"/>
      <w:r w:rsidR="00D52278" w:rsidRPr="00F2280F">
        <w:rPr>
          <w:i/>
          <w:iCs/>
        </w:rPr>
        <w:t>LastWill</w:t>
      </w:r>
      <w:proofErr w:type="spellEnd"/>
      <w:r w:rsidR="009B3FD0">
        <w:t>-</w:t>
      </w:r>
      <w:r w:rsidR="000747E7">
        <w:t>Nachricht</w:t>
      </w:r>
      <w:r w:rsidR="009B3FD0">
        <w:t xml:space="preserve">, die </w:t>
      </w:r>
      <w:r w:rsidR="00D52278">
        <w:t>Aufgerufen wird, wenn ein Client unangekündig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C200A5">
            <w:instrText>ADDIN CitaviPlaceholder{eyIkaWQiOiIxIiwiRW50cmllcyI6W3siJGlkIjoiMiIsIklkIjoiZTkyZDVkNzctMTFiNy00OWUzLThlODQtNWRiMGFjZjNjNGM1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M2ODQ4N2FjYS1mYTdlLTRmNzYtYWE2Ny0zYzZmYTA4N2U5MzUiLCJUZXh0IjoiKEhpdmVNUSBUZWFtIDIwMTkpIiwiV0FJVmVyc2lvbiI6IjYuMy4wLjAifQ==}</w:instrText>
          </w:r>
          <w:r w:rsidR="00C200A5">
            <w:fldChar w:fldCharType="separate"/>
          </w:r>
          <w:r w:rsidR="00670A17">
            <w:t>(HiveMQ Team 2019)</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E86B4C">
            <w:instrText>ADDIN CitaviPlaceholder{eyIkaWQiOiIxIiwiRW50cmllcyI6W3siJGlkIjoiMiIsIklkIjoiZDk3NmVmZjctYTllYy00ZjAyLWIxYTYtYzRjMGJlNGQ2MTY3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1YTJiZTA0MS05YzA0LTRhZjQtODQ0YS1hNzM0NjU1MzczZjciLCJUZXh0IjoiKEJhbmtzIHVuZCBHdXB0YSAyMDE0KSIsIldBSVZlcnNpb24iOiI2LjMuMC4wIn0=}</w:instrText>
          </w:r>
          <w:r w:rsidR="00E86B4C">
            <w:fldChar w:fldCharType="separate"/>
          </w:r>
          <w:r w:rsidR="00670A17">
            <w:t>(Banks und Gupta 2014)</w:t>
          </w:r>
          <w:r w:rsidR="00E86B4C">
            <w:fldChar w:fldCharType="end"/>
          </w:r>
        </w:sdtContent>
      </w:sdt>
      <w:r w:rsidR="00E86B4C">
        <w:t xml:space="preserve">, jedoch wird dies in vielen Implementierungen, wie auch der zu verwendenden </w:t>
      </w:r>
      <w:proofErr w:type="spellStart"/>
      <w:r w:rsidR="00E86B4C">
        <w:t>Paho</w:t>
      </w:r>
      <w:proofErr w:type="spellEnd"/>
      <w:r w:rsidR="00E86B4C">
        <w:t>-</w:t>
      </w:r>
      <w:r w:rsidR="00D62215">
        <w:t>Client</w:t>
      </w:r>
      <w:r w:rsidR="00697918">
        <w:t>-</w:t>
      </w:r>
      <w:r w:rsidR="001836BE">
        <w:t>Bibliothek</w:t>
      </w:r>
      <w:r w:rsidR="00E86B4C">
        <w:t xml:space="preserve"> </w:t>
      </w:r>
      <w:r w:rsidR="002B044F">
        <w:t>unterstützt</w:t>
      </w:r>
      <w:r w:rsidR="00E86B4C">
        <w:t>.</w:t>
      </w:r>
    </w:p>
    <w:p w14:paraId="25E956ED" w14:textId="22F47452" w:rsidR="001836BE" w:rsidRDefault="002B1908" w:rsidP="00D65B6E">
      <w:r>
        <w:lastRenderedPageBreak/>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3"/>
      </w:r>
      <w:r>
        <w:t xml:space="preserve"> (z.B. „</w:t>
      </w:r>
      <w:r w:rsidR="00AE2BBD">
        <w:t>Test</w:t>
      </w:r>
      <w:r>
        <w:t>/</w:t>
      </w:r>
      <w:proofErr w:type="spellStart"/>
      <w:r>
        <w:t>topic</w:t>
      </w:r>
      <w:proofErr w:type="spellEnd"/>
      <w:r>
        <w:t xml:space="preserve">“)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670A17">
            <w:instrText>ADDIN CitaviPlaceholder{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0LTE1VDAwOjIxOjQxIiwiUHJvamVjdCI6eyIkcmVmIjoiNSJ9fSwiVXNlTnVtYmVyaW5nVHlwZU9mUGFyZW50RG9jdW1lbnQiOmZhbHNlfV0sIkZvcm1hdHRlZFRleHQiOnsiJGlkIjoiNiIsIkNvdW50IjoxLCJUZXh0VW5pdHMiOlt7IiRpZCI6IjciLCJGb250U3R5bGUiOnsiJGlkIjoiOCIsIk5ldXRyYWwiOnRydWV9LCJSZWFkaW5nT3JkZXIiOjEsIlRleHQiOiIoUm9nZXIgTGlnaHQgMjAyMCkifV19LCJUYWciOiJDaXRhdmlQbGFjZWhvbGRlciNiZjQ5NzY0MS01MzM4LTRhOWItOTAwOS1lY2E3NWM1MGY2MGEiLCJUZXh0IjoiKFJvZ2VyIExpZ2h0IDIwMjApIiwiV0FJVmVyc2lvbiI6IjYuMy4wLjAifQ==}</w:instrText>
          </w:r>
          <w:r w:rsidR="00670A17">
            <w:fldChar w:fldCharType="separate"/>
          </w:r>
          <w:r w:rsidR="00670A17">
            <w:t>(Roger Light 2020)</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A46BFD">
            <w:instrText>ADDIN CitaviPlaceholder{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}</w:instrText>
          </w:r>
          <w:r w:rsidR="00A46BFD">
            <w:fldChar w:fldCharType="separate"/>
          </w:r>
          <w:r w:rsidR="00670A17">
            <w:t>(HiveMQ Team 2019)</w:t>
          </w:r>
          <w:r w:rsidR="00A46BFD">
            <w:fldChar w:fldCharType="end"/>
          </w:r>
        </w:sdtContent>
      </w:sdt>
      <w:r w:rsidR="009E2B1D">
        <w:t>. Nachrichten werden dabei stets als single-Chunk versandt.</w:t>
      </w:r>
    </w:p>
    <w:p w14:paraId="19F584E7" w14:textId="34F13E21" w:rsidR="00655EA1" w:rsidRPr="00E71D98"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w:t>
      </w:r>
      <w:proofErr w:type="spellStart"/>
      <w:r w:rsidR="00E949A1" w:rsidRPr="00D65B6E">
        <w:rPr>
          <w:i/>
          <w:iCs/>
        </w:rPr>
        <w:t>Of</w:t>
      </w:r>
      <w:proofErr w:type="spellEnd"/>
      <w:r w:rsidR="00E949A1" w:rsidRPr="00D65B6E">
        <w:rPr>
          <w:i/>
          <w:iCs/>
        </w:rPr>
        <w:t>-</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proofErr w:type="spellStart"/>
      <w:r w:rsidRPr="00D65B6E">
        <w:rPr>
          <w:i/>
          <w:iCs/>
        </w:rPr>
        <w:t>Retain</w:t>
      </w:r>
      <w:r w:rsidR="00EC644C" w:rsidRPr="00D65B6E">
        <w:rPr>
          <w:i/>
          <w:iCs/>
        </w:rPr>
        <w:t>-</w:t>
      </w:r>
      <w:r w:rsidRPr="00D65B6E">
        <w:rPr>
          <w:i/>
          <w:iCs/>
        </w:rPr>
        <w:t>Fla</w:t>
      </w:r>
      <w:r w:rsidR="004553FA" w:rsidRPr="00D65B6E">
        <w:rPr>
          <w:i/>
          <w:iCs/>
        </w:rPr>
        <w:t>g</w:t>
      </w:r>
      <w:proofErr w:type="spellEnd"/>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AE2BBD">
            <w:instrText>ADDIN CitaviPlaceholder{eyIkaWQiOiIxIiwiRW50cmllcyI6W3siJGlkIjoiMiIsIklkIjoiOGI0NWIwNWEtM2JkNi00MDhmLTk1OWItODFhNjBjZjc4MTcxIiwiUmFuZ2VMZW5ndGgiOjIy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ihCYW5rcyB1bmQgR3VwdGEgMjAxNCkifV19LCJUYWciOiJDaXRhdmlQbGFjZWhvbGRlciM2NjMyYTczMC04Mjk4LTQ3NjAtOThjZi05MzRmMDgzN2I5ODMiLCJUZXh0IjoiKEJhbmtzIHVuZCBHdXB0YSAyMDE0KSIsIldBSVZlcnNpb24iOiI2LjMuMC4wIn0=}</w:instrText>
          </w:r>
          <w:r w:rsidR="00AE2BBD">
            <w:fldChar w:fldCharType="separate"/>
          </w:r>
          <w:r w:rsidR="00670A17">
            <w:t>(Banks und Gupta 2014)</w:t>
          </w:r>
          <w:r w:rsidR="00AE2BBD">
            <w:fldChar w:fldCharType="end"/>
          </w:r>
        </w:sdtContent>
      </w:sdt>
      <w:r w:rsidR="00C652D3">
        <w:t>.</w:t>
      </w:r>
    </w:p>
    <w:p w14:paraId="392CCB0A" w14:textId="3B15C26F" w:rsidR="000C6C5F" w:rsidRDefault="000C6C5F" w:rsidP="000C6C5F">
      <w:pPr>
        <w:pStyle w:val="Tabellenberschrift"/>
      </w:pPr>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783AED">
        <w:rPr>
          <w:b/>
          <w:bCs/>
          <w:noProof/>
        </w:rPr>
        <w:t>2</w:t>
      </w:r>
      <w:r w:rsidRPr="0095724D">
        <w:rPr>
          <w:b/>
          <w:bCs/>
          <w:noProof/>
        </w:rPr>
        <w:fldChar w:fldCharType="end"/>
      </w:r>
      <w:r w:rsidR="0095724D" w:rsidRPr="0095724D">
        <w:rPr>
          <w:b/>
          <w:bCs/>
        </w:rPr>
        <w:t>:</w:t>
      </w:r>
      <w:r w:rsidR="0095724D">
        <w:t xml:space="preserve"> </w:t>
      </w:r>
      <w:r>
        <w:t xml:space="preserve">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39B0E4C0C2D347D8A1D95D8B29A13DE1"/>
          </w:placeholder>
        </w:sdtPr>
        <w:sdtContent>
          <w:r>
            <w:fldChar w:fldCharType="begin"/>
          </w:r>
          <w:r w:rsidR="00B04840">
            <w:instrText>ADDIN CitaviPlaceholder{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}</w:instrText>
          </w:r>
          <w:r>
            <w:fldChar w:fldCharType="separate"/>
          </w:r>
          <w:r w:rsidR="00670A17">
            <w:t>(Nearby Connections Team 2018)</w:t>
          </w:r>
          <w:r>
            <w:fldChar w:fldCharType="end"/>
          </w:r>
        </w:sdtContent>
      </w:sdt>
      <w:r>
        <w:t xml:space="preserve"> </w:t>
      </w:r>
    </w:p>
    <w:tbl>
      <w:tblPr>
        <w:tblStyle w:val="Tabellenraster"/>
        <w:tblW w:w="8424" w:type="dxa"/>
        <w:tblInd w:w="360" w:type="dxa"/>
        <w:tblLook w:val="04A0" w:firstRow="1" w:lastRow="0" w:firstColumn="1" w:lastColumn="0" w:noHBand="0" w:noVBand="1"/>
      </w:tblPr>
      <w:tblGrid>
        <w:gridCol w:w="2045"/>
        <w:gridCol w:w="2693"/>
        <w:gridCol w:w="3686"/>
      </w:tblGrid>
      <w:tr w:rsidR="000C6C5F" w14:paraId="4DF35181" w14:textId="77777777" w:rsidTr="009F3792">
        <w:tc>
          <w:tcPr>
            <w:tcW w:w="2045" w:type="dxa"/>
          </w:tcPr>
          <w:p w14:paraId="06761FAB" w14:textId="77777777" w:rsidR="000C6C5F" w:rsidRDefault="000C6C5F" w:rsidP="00CA6BB2">
            <w:r>
              <w:t>Aktion</w:t>
            </w:r>
          </w:p>
        </w:tc>
        <w:tc>
          <w:tcPr>
            <w:tcW w:w="2693" w:type="dxa"/>
          </w:tcPr>
          <w:p w14:paraId="7CA99F36" w14:textId="77777777" w:rsidR="000C6C5F" w:rsidRDefault="000C6C5F" w:rsidP="00CA6BB2">
            <w:r>
              <w:t>MQTT</w:t>
            </w:r>
          </w:p>
        </w:tc>
        <w:tc>
          <w:tcPr>
            <w:tcW w:w="3686" w:type="dxa"/>
          </w:tcPr>
          <w:p w14:paraId="124DCE62" w14:textId="77777777" w:rsidR="000C6C5F" w:rsidRDefault="000C6C5F" w:rsidP="00CA6BB2">
            <w:proofErr w:type="spellStart"/>
            <w:r>
              <w:t>Nearby</w:t>
            </w:r>
            <w:proofErr w:type="spellEnd"/>
            <w:r>
              <w:t xml:space="preserve"> Connections</w:t>
            </w:r>
          </w:p>
        </w:tc>
      </w:tr>
      <w:tr w:rsidR="007E41F2" w14:paraId="1D8EAF34" w14:textId="77777777" w:rsidTr="009F3792">
        <w:tc>
          <w:tcPr>
            <w:tcW w:w="2045" w:type="dxa"/>
          </w:tcPr>
          <w:p w14:paraId="2418E341" w14:textId="151FC24E" w:rsidR="007E41F2" w:rsidRDefault="00BB0BEE" w:rsidP="007E41F2">
            <w:proofErr w:type="spellStart"/>
            <w:r>
              <w:t>Netwerktopologie</w:t>
            </w:r>
            <w:proofErr w:type="spellEnd"/>
          </w:p>
        </w:tc>
        <w:tc>
          <w:tcPr>
            <w:tcW w:w="2693" w:type="dxa"/>
          </w:tcPr>
          <w:p w14:paraId="69D30ADB" w14:textId="504B1558" w:rsidR="007E41F2" w:rsidRDefault="00BB0BEE" w:rsidP="007B626B">
            <w:r>
              <w:t>Server/Client</w:t>
            </w:r>
          </w:p>
        </w:tc>
        <w:tc>
          <w:tcPr>
            <w:tcW w:w="3686" w:type="dxa"/>
          </w:tcPr>
          <w:p w14:paraId="60545005" w14:textId="3B7D5CEE" w:rsidR="007E41F2" w:rsidRDefault="00BB0BEE" w:rsidP="007E41F2">
            <w:r>
              <w:t>Cluster, Star oder Point</w:t>
            </w:r>
            <w:r w:rsidR="007B626B">
              <w:t>-</w:t>
            </w:r>
            <w:proofErr w:type="spellStart"/>
            <w:r w:rsidR="007B626B">
              <w:t>to</w:t>
            </w:r>
            <w:proofErr w:type="spellEnd"/>
            <w:r w:rsidR="007B626B">
              <w:t>-</w:t>
            </w:r>
            <w:r>
              <w:t>Point</w:t>
            </w:r>
          </w:p>
        </w:tc>
      </w:tr>
      <w:tr w:rsidR="007E41F2" w14:paraId="7CAC0A56" w14:textId="77777777" w:rsidTr="009F3792">
        <w:tc>
          <w:tcPr>
            <w:tcW w:w="2045" w:type="dxa"/>
          </w:tcPr>
          <w:p w14:paraId="3D7A5C59" w14:textId="26CE8E2B" w:rsidR="007E41F2" w:rsidRDefault="007E41F2" w:rsidP="007E41F2">
            <w:r>
              <w:t>Verbindung</w:t>
            </w:r>
          </w:p>
        </w:tc>
        <w:tc>
          <w:tcPr>
            <w:tcW w:w="2693" w:type="dxa"/>
          </w:tcPr>
          <w:p w14:paraId="1A3598CD" w14:textId="3D63BB23" w:rsidR="007E41F2" w:rsidRDefault="00942862" w:rsidP="007E41F2">
            <w:r>
              <w:t>P</w:t>
            </w:r>
            <w:r w:rsidR="007E41F2">
              <w:t>ersistent</w:t>
            </w:r>
            <w:r w:rsidR="009F3792">
              <w:t xml:space="preserve"> </w:t>
            </w:r>
            <w:r w:rsidR="008B7456">
              <w:t>zum Server</w:t>
            </w:r>
          </w:p>
        </w:tc>
        <w:tc>
          <w:tcPr>
            <w:tcW w:w="3686" w:type="dxa"/>
          </w:tcPr>
          <w:p w14:paraId="1533BB7B" w14:textId="5339414C" w:rsidR="007E41F2" w:rsidRDefault="007E41F2" w:rsidP="007E41F2">
            <w:r>
              <w:t>Persistent</w:t>
            </w:r>
            <w:r w:rsidR="006E5DB2">
              <w:t xml:space="preserve"> zu den einzelnen Peers</w:t>
            </w:r>
          </w:p>
        </w:tc>
      </w:tr>
      <w:tr w:rsidR="003960C4" w14:paraId="3866C423" w14:textId="77777777" w:rsidTr="009F3792">
        <w:tc>
          <w:tcPr>
            <w:tcW w:w="2045" w:type="dxa"/>
          </w:tcPr>
          <w:p w14:paraId="7C5E0700" w14:textId="604960AF" w:rsidR="003960C4" w:rsidRDefault="00C72C1A" w:rsidP="003960C4">
            <w:r>
              <w:t>Verwendete</w:t>
            </w:r>
            <w:r w:rsidR="00A81D78">
              <w:t>s</w:t>
            </w:r>
            <w:r>
              <w:t xml:space="preserve"> Protokoll</w:t>
            </w:r>
          </w:p>
        </w:tc>
        <w:tc>
          <w:tcPr>
            <w:tcW w:w="2693" w:type="dxa"/>
          </w:tcPr>
          <w:p w14:paraId="3E3F8B81" w14:textId="2AC0C0C8" w:rsidR="003960C4" w:rsidRDefault="003960C4" w:rsidP="003960C4">
            <w:r>
              <w:t xml:space="preserve">TCP/ </w:t>
            </w:r>
            <w:r w:rsidR="00670A17">
              <w:t>IP</w:t>
            </w:r>
          </w:p>
        </w:tc>
        <w:tc>
          <w:tcPr>
            <w:tcW w:w="3686" w:type="dxa"/>
          </w:tcPr>
          <w:p w14:paraId="26D79B1F" w14:textId="3C81E847" w:rsidR="003960C4" w:rsidRDefault="003960C4" w:rsidP="003960C4">
            <w:r>
              <w:t xml:space="preserve">Bluetooth, </w:t>
            </w:r>
            <w:r w:rsidRPr="00335D11">
              <w:t>Bluetooth Low Energy</w:t>
            </w:r>
            <w:r>
              <w:t xml:space="preserve"> (</w:t>
            </w:r>
            <w:proofErr w:type="spellStart"/>
            <w:r>
              <w:t>BlE</w:t>
            </w:r>
            <w:proofErr w:type="spellEnd"/>
            <w:r>
              <w:t>), Wifi Hotspot</w:t>
            </w:r>
          </w:p>
        </w:tc>
      </w:tr>
      <w:tr w:rsidR="007E41F2" w14:paraId="1D2F3653" w14:textId="77777777" w:rsidTr="009F3792">
        <w:tc>
          <w:tcPr>
            <w:tcW w:w="2045" w:type="dxa"/>
          </w:tcPr>
          <w:p w14:paraId="0A8A9BC8" w14:textId="3240B5C8" w:rsidR="007E41F2" w:rsidRDefault="007E41F2" w:rsidP="007E41F2">
            <w:r>
              <w:t>Nachrichtenaustausch</w:t>
            </w:r>
          </w:p>
        </w:tc>
        <w:tc>
          <w:tcPr>
            <w:tcW w:w="2693" w:type="dxa"/>
          </w:tcPr>
          <w:p w14:paraId="0286F9F0" w14:textId="664C3714" w:rsidR="007E41F2" w:rsidRDefault="007E41F2" w:rsidP="007E41F2">
            <w:r>
              <w:t>Publish</w:t>
            </w:r>
          </w:p>
        </w:tc>
        <w:tc>
          <w:tcPr>
            <w:tcW w:w="3686" w:type="dxa"/>
          </w:tcPr>
          <w:p w14:paraId="0F2F1B19" w14:textId="0F60897F" w:rsidR="007E41F2" w:rsidRPr="00D87E7D" w:rsidRDefault="007E41F2" w:rsidP="007E41F2">
            <w:r>
              <w:t xml:space="preserve">Bidirektional </w:t>
            </w:r>
            <w:proofErr w:type="spellStart"/>
            <w:r w:rsidRPr="00D87E7D">
              <w:t>One</w:t>
            </w:r>
            <w:proofErr w:type="spellEnd"/>
            <w:r>
              <w:t>-</w:t>
            </w:r>
            <w:r w:rsidRPr="00D87E7D">
              <w:t>Way</w:t>
            </w:r>
          </w:p>
        </w:tc>
      </w:tr>
      <w:tr w:rsidR="007E41F2" w14:paraId="4F63D2FF" w14:textId="77777777" w:rsidTr="009F3792">
        <w:tc>
          <w:tcPr>
            <w:tcW w:w="2045" w:type="dxa"/>
          </w:tcPr>
          <w:p w14:paraId="735BCD75" w14:textId="69B50F76" w:rsidR="007E41F2" w:rsidRDefault="007E41F2" w:rsidP="007E41F2">
            <w:r>
              <w:t>Authentifikation</w:t>
            </w:r>
          </w:p>
        </w:tc>
        <w:tc>
          <w:tcPr>
            <w:tcW w:w="2693" w:type="dxa"/>
          </w:tcPr>
          <w:p w14:paraId="23E5F3FF" w14:textId="288FED0D" w:rsidR="007E41F2" w:rsidRDefault="007E41F2" w:rsidP="007E41F2">
            <w:r>
              <w:t>Möglich durch Namen und Passwort</w:t>
            </w:r>
            <w:r w:rsidR="00242527">
              <w:t>-Feld</w:t>
            </w:r>
          </w:p>
        </w:tc>
        <w:tc>
          <w:tcPr>
            <w:tcW w:w="3686" w:type="dxa"/>
          </w:tcPr>
          <w:p w14:paraId="164CEA41" w14:textId="77777777" w:rsidR="00422CA7" w:rsidRDefault="00422CA7" w:rsidP="007E41F2">
            <w:r>
              <w:t>Verbindungsanfrage an Nutzer</w:t>
            </w:r>
          </w:p>
          <w:p w14:paraId="47CE4618" w14:textId="6C04FC38" w:rsidR="007E41F2" w:rsidRDefault="00422CA7" w:rsidP="007E41F2">
            <w:r>
              <w:t>(</w:t>
            </w:r>
            <w:r w:rsidR="004D37C3">
              <w:t>Optional implementierba</w:t>
            </w:r>
            <w:r>
              <w:t>r)</w:t>
            </w:r>
          </w:p>
        </w:tc>
      </w:tr>
      <w:tr w:rsidR="007E41F2" w14:paraId="3E79BAED" w14:textId="77777777" w:rsidTr="009F3792">
        <w:tc>
          <w:tcPr>
            <w:tcW w:w="2045" w:type="dxa"/>
          </w:tcPr>
          <w:p w14:paraId="73F91821" w14:textId="559C2828" w:rsidR="007E41F2" w:rsidRDefault="001D18D5" w:rsidP="007E41F2">
            <w:r>
              <w:t>Nachrichtenv</w:t>
            </w:r>
            <w:r w:rsidR="007E41F2">
              <w:t>erschlüsselung</w:t>
            </w:r>
          </w:p>
        </w:tc>
        <w:tc>
          <w:tcPr>
            <w:tcW w:w="2693" w:type="dxa"/>
          </w:tcPr>
          <w:p w14:paraId="361FAB2A" w14:textId="1CF577F1" w:rsidR="007E41F2" w:rsidRDefault="007E41F2" w:rsidP="007E41F2">
            <w:r>
              <w:t>TLS möglich</w:t>
            </w:r>
          </w:p>
        </w:tc>
        <w:tc>
          <w:tcPr>
            <w:tcW w:w="3686" w:type="dxa"/>
          </w:tcPr>
          <w:p w14:paraId="77F649CA" w14:textId="4329BEC8" w:rsidR="007E41F2" w:rsidRDefault="004D37C3" w:rsidP="007E41F2">
            <w:r>
              <w:t xml:space="preserve">Wird aktiviert, wenn Entwickler </w:t>
            </w:r>
            <w:r w:rsidR="000A3590">
              <w:t>Authentifikation implementiert</w:t>
            </w:r>
          </w:p>
        </w:tc>
      </w:tr>
      <w:tr w:rsidR="007E41F2" w14:paraId="6895222A" w14:textId="77777777" w:rsidTr="009F3792">
        <w:tc>
          <w:tcPr>
            <w:tcW w:w="2045" w:type="dxa"/>
          </w:tcPr>
          <w:p w14:paraId="7B69BCB4" w14:textId="55BDA359" w:rsidR="007E41F2" w:rsidRDefault="00610CB6" w:rsidP="007E41F2">
            <w:r>
              <w:t>Payload-typ</w:t>
            </w:r>
          </w:p>
        </w:tc>
        <w:tc>
          <w:tcPr>
            <w:tcW w:w="2693" w:type="dxa"/>
          </w:tcPr>
          <w:p w14:paraId="2141AC09" w14:textId="3121F471" w:rsidR="007E41F2" w:rsidRDefault="00E02ACC" w:rsidP="007E41F2">
            <w:r>
              <w:t>Byte</w:t>
            </w:r>
          </w:p>
        </w:tc>
        <w:tc>
          <w:tcPr>
            <w:tcW w:w="3686" w:type="dxa"/>
          </w:tcPr>
          <w:p w14:paraId="76B3BE36" w14:textId="60C93869" w:rsidR="007E41F2" w:rsidRDefault="00E52490" w:rsidP="00610CB6">
            <w:r>
              <w:t>Byte</w:t>
            </w:r>
            <w:r w:rsidR="00610CB6">
              <w:t xml:space="preserve">, </w:t>
            </w:r>
            <w:r w:rsidR="00D243E3">
              <w:t>Stream oder</w:t>
            </w:r>
            <w:r w:rsidR="00610CB6">
              <w:t xml:space="preserve"> File</w:t>
            </w:r>
          </w:p>
        </w:tc>
      </w:tr>
      <w:tr w:rsidR="00E52490" w14:paraId="28CFFF3F" w14:textId="77777777" w:rsidTr="009F3792">
        <w:tc>
          <w:tcPr>
            <w:tcW w:w="2045" w:type="dxa"/>
          </w:tcPr>
          <w:p w14:paraId="40326592" w14:textId="4D5AD0F4" w:rsidR="00E52490" w:rsidRDefault="00A3424B" w:rsidP="007E41F2">
            <w:r>
              <w:t>Adressant</w:t>
            </w:r>
          </w:p>
        </w:tc>
        <w:tc>
          <w:tcPr>
            <w:tcW w:w="2693" w:type="dxa"/>
          </w:tcPr>
          <w:p w14:paraId="686F770A" w14:textId="7777E2D5" w:rsidR="00E52490" w:rsidRDefault="00E52490" w:rsidP="007E41F2">
            <w:r>
              <w:t>Topic</w:t>
            </w:r>
            <w:r w:rsidR="00A3424B">
              <w:t>-</w:t>
            </w:r>
            <w:r w:rsidR="00335EA4">
              <w:t>Subscriber</w:t>
            </w:r>
          </w:p>
        </w:tc>
        <w:tc>
          <w:tcPr>
            <w:tcW w:w="3686" w:type="dxa"/>
          </w:tcPr>
          <w:p w14:paraId="1736B525" w14:textId="573E7C60" w:rsidR="00E52490" w:rsidRDefault="00E52490" w:rsidP="007E41F2">
            <w:proofErr w:type="spellStart"/>
            <w:r>
              <w:t>EntpointID</w:t>
            </w:r>
            <w:proofErr w:type="spellEnd"/>
          </w:p>
        </w:tc>
      </w:tr>
      <w:tr w:rsidR="007E41F2" w14:paraId="568E2F1B" w14:textId="77777777" w:rsidTr="009F3792">
        <w:tc>
          <w:tcPr>
            <w:tcW w:w="2045" w:type="dxa"/>
          </w:tcPr>
          <w:p w14:paraId="3C4C8B89" w14:textId="77777777" w:rsidR="007E41F2" w:rsidRDefault="007E41F2" w:rsidP="007E41F2">
            <w:r>
              <w:t>Max Packet-Größe</w:t>
            </w:r>
          </w:p>
        </w:tc>
        <w:tc>
          <w:tcPr>
            <w:tcW w:w="2693" w:type="dxa"/>
          </w:tcPr>
          <w:p w14:paraId="7A097659" w14:textId="46A2A442" w:rsidR="007E41F2" w:rsidRDefault="007E41F2" w:rsidP="007E41F2">
            <w:r>
              <w:t xml:space="preserve">Maximal 256MB (Seitens des Brokers einstellbar) </w:t>
            </w:r>
          </w:p>
        </w:tc>
        <w:tc>
          <w:tcPr>
            <w:tcW w:w="3686" w:type="dxa"/>
          </w:tcPr>
          <w:p w14:paraId="580E40BF" w14:textId="77777777" w:rsidR="007E41F2" w:rsidRDefault="007E41F2" w:rsidP="007E41F2">
            <w:r>
              <w:t>Bytes: 32KB</w:t>
            </w:r>
          </w:p>
          <w:p w14:paraId="35D6C883" w14:textId="77777777" w:rsidR="007E41F2" w:rsidRDefault="007E41F2" w:rsidP="007E41F2">
            <w:r>
              <w:t>Files: unbegrenzt</w:t>
            </w:r>
          </w:p>
          <w:p w14:paraId="0BD71D5D" w14:textId="77777777" w:rsidR="007E41F2" w:rsidRDefault="007E41F2" w:rsidP="007E41F2">
            <w:r>
              <w:t>Stream: unbegrenzt</w:t>
            </w:r>
          </w:p>
        </w:tc>
      </w:tr>
      <w:tr w:rsidR="007E41F2" w14:paraId="6BF55E91" w14:textId="77777777" w:rsidTr="009F3792">
        <w:tc>
          <w:tcPr>
            <w:tcW w:w="2045" w:type="dxa"/>
          </w:tcPr>
          <w:p w14:paraId="27B21319" w14:textId="1E2F271A" w:rsidR="007E41F2" w:rsidRDefault="00CD0B2F" w:rsidP="007E41F2">
            <w:proofErr w:type="spellStart"/>
            <w:r>
              <w:lastRenderedPageBreak/>
              <w:t>Chunked</w:t>
            </w:r>
            <w:proofErr w:type="spellEnd"/>
            <w:r>
              <w:t>-Encoding:</w:t>
            </w:r>
          </w:p>
        </w:tc>
        <w:tc>
          <w:tcPr>
            <w:tcW w:w="2693" w:type="dxa"/>
          </w:tcPr>
          <w:p w14:paraId="75937C52" w14:textId="77777777" w:rsidR="007E41F2" w:rsidRDefault="007E41F2" w:rsidP="007E41F2">
            <w:r>
              <w:t>Single Chunk (link)</w:t>
            </w:r>
          </w:p>
        </w:tc>
        <w:tc>
          <w:tcPr>
            <w:tcW w:w="3686" w:type="dxa"/>
          </w:tcPr>
          <w:p w14:paraId="764D6CCE" w14:textId="5D6BACD4" w:rsidR="00D72A5B" w:rsidRDefault="007E41F2" w:rsidP="007E41F2">
            <w:r>
              <w:t>Bytes</w:t>
            </w:r>
            <w:r w:rsidR="00D72A5B">
              <w:t>-Payload:</w:t>
            </w:r>
            <w:r>
              <w:t xml:space="preserve"> Single Chunk</w:t>
            </w:r>
          </w:p>
          <w:p w14:paraId="3615589D" w14:textId="4DA01EA3" w:rsidR="007E41F2" w:rsidRDefault="00D72A5B" w:rsidP="007E41F2">
            <w:proofErr w:type="spellStart"/>
            <w:r>
              <w:t>File&amp;Stream-Payload</w:t>
            </w:r>
            <w:proofErr w:type="spellEnd"/>
            <w:r>
              <w:t xml:space="preserve">: </w:t>
            </w:r>
            <w:proofErr w:type="spellStart"/>
            <w:r w:rsidR="007E41F2">
              <w:t>Chunked</w:t>
            </w:r>
            <w:proofErr w:type="spellEnd"/>
          </w:p>
        </w:tc>
      </w:tr>
    </w:tbl>
    <w:p w14:paraId="47256FED" w14:textId="77777777" w:rsidR="00C959DF" w:rsidRPr="00C959DF" w:rsidRDefault="00C959DF" w:rsidP="00C959DF"/>
    <w:p w14:paraId="2993D122" w14:textId="77777777" w:rsidR="005948DD" w:rsidRDefault="005948DD" w:rsidP="005948DD">
      <w:pPr>
        <w:ind w:left="360"/>
      </w:pPr>
    </w:p>
    <w:p w14:paraId="6FE7AC64" w14:textId="77E2FE68" w:rsidR="009E7AF7" w:rsidRDefault="001564F2" w:rsidP="009E7AF7">
      <w:pPr>
        <w:pStyle w:val="berschrift1"/>
      </w:pPr>
      <w:bookmarkStart w:id="36" w:name="_Toc38056095"/>
      <w:r>
        <w:lastRenderedPageBreak/>
        <w:t>Software-</w:t>
      </w:r>
      <w:r w:rsidR="009D2031">
        <w:t>Design</w:t>
      </w:r>
      <w:bookmarkEnd w:id="36"/>
    </w:p>
    <w:p w14:paraId="5A46E02E" w14:textId="062EBA65" w:rsidR="0098188A" w:rsidRPr="0098188A" w:rsidRDefault="0098188A" w:rsidP="0098188A"/>
    <w:p w14:paraId="6C5E77E5" w14:textId="46097140" w:rsidR="00B411EF" w:rsidRDefault="005F2017" w:rsidP="00B411EF">
      <w:pPr>
        <w:pStyle w:val="berschrift2"/>
      </w:pPr>
      <w:bookmarkStart w:id="37" w:name="_Toc38056096"/>
      <w:r>
        <w:t>Systemarchitektur</w:t>
      </w:r>
      <w:bookmarkEnd w:id="37"/>
    </w:p>
    <w:p w14:paraId="29A3E391" w14:textId="77777777" w:rsidR="0098188A" w:rsidRDefault="0098188A" w:rsidP="0098188A">
      <w:r>
        <w:t>Konvention:</w:t>
      </w:r>
    </w:p>
    <w:p w14:paraId="734A90E5" w14:textId="60FA05B4" w:rsidR="0098188A" w:rsidRDefault="0098188A" w:rsidP="0098188A">
      <w:pPr>
        <w:pStyle w:val="Listenabsatz"/>
        <w:numPr>
          <w:ilvl w:val="0"/>
          <w:numId w:val="24"/>
        </w:numPr>
      </w:pPr>
      <w:r>
        <w:t xml:space="preserve">Nutzt das System die </w:t>
      </w:r>
      <w:proofErr w:type="spellStart"/>
      <w:r>
        <w:t>Nearby</w:t>
      </w:r>
      <w:proofErr w:type="spellEnd"/>
      <w:r>
        <w:t xml:space="preserve"> Connections API, wird dies als Offline-Modus bezeichnet</w:t>
      </w:r>
    </w:p>
    <w:p w14:paraId="49B92206" w14:textId="72E85FA3" w:rsidR="0098188A" w:rsidRDefault="0098188A" w:rsidP="0098188A">
      <w:pPr>
        <w:pStyle w:val="Listenabsatz"/>
        <w:numPr>
          <w:ilvl w:val="0"/>
          <w:numId w:val="24"/>
        </w:numPr>
      </w:pPr>
      <w:r>
        <w:t>Die Nutzung des Online-</w:t>
      </w:r>
      <w:r w:rsidR="00E50978">
        <w:t>Modules</w:t>
      </w:r>
      <w:r>
        <w:t xml:space="preserve"> </w:t>
      </w:r>
      <w:r w:rsidR="00E50978">
        <w:t xml:space="preserve">hingegen </w:t>
      </w:r>
      <w:r w:rsidR="00EC73AE">
        <w:t>ist gleichbedeutend</w:t>
      </w:r>
      <w:r>
        <w:t xml:space="preserve"> </w:t>
      </w:r>
      <w:r w:rsidR="00EC73AE">
        <w:t xml:space="preserve">der </w:t>
      </w:r>
      <w:r w:rsidR="004558CA">
        <w:t xml:space="preserve">Nutzung </w:t>
      </w:r>
      <w:r>
        <w:t>der MQTT API.</w:t>
      </w:r>
    </w:p>
    <w:p w14:paraId="6ABFEDEB" w14:textId="2976C03D" w:rsidR="00BC7F6B" w:rsidRDefault="00BC7F6B" w:rsidP="00BC7F6B">
      <w:pPr>
        <w:pStyle w:val="berschrift3"/>
      </w:pPr>
      <w:r>
        <w:t>Architektur der API</w:t>
      </w:r>
    </w:p>
    <w:p w14:paraId="4BB9AEA3" w14:textId="5736A7B8" w:rsidR="00F64B37" w:rsidRDefault="00F64B37" w:rsidP="00F64B37">
      <w:pPr>
        <w:pStyle w:val="Listenabsatz"/>
        <w:numPr>
          <w:ilvl w:val="0"/>
          <w:numId w:val="24"/>
        </w:numPr>
      </w:pPr>
      <w:r>
        <w:t xml:space="preserve">Wahl zwischen API als Service und API </w:t>
      </w:r>
      <w:r w:rsidR="00A27EC1">
        <w:t>ehrbare</w:t>
      </w:r>
      <w:r w:rsidR="006B2607">
        <w:t xml:space="preserve"> </w:t>
      </w:r>
      <w:proofErr w:type="spellStart"/>
      <w:r w:rsidR="005C1890">
        <w:t>Aktivity</w:t>
      </w:r>
      <w:proofErr w:type="spellEnd"/>
      <w:r w:rsidR="00F65669">
        <w:t>.</w:t>
      </w:r>
    </w:p>
    <w:p w14:paraId="66CD34E7" w14:textId="7E54DF11" w:rsidR="00F65669" w:rsidRPr="00F64B37" w:rsidRDefault="00F65669" w:rsidP="00F64B37">
      <w:pPr>
        <w:pStyle w:val="Listenabsatz"/>
        <w:numPr>
          <w:ilvl w:val="0"/>
          <w:numId w:val="24"/>
        </w:numPr>
      </w:pPr>
      <w:r>
        <w:t xml:space="preserve">Vor und Nachteile + Wahl der </w:t>
      </w:r>
      <w:r w:rsidR="00F65806">
        <w:t>Entscheidung</w:t>
      </w:r>
    </w:p>
    <w:p w14:paraId="38363F70" w14:textId="6327B549" w:rsidR="00B9615F" w:rsidRDefault="0023105F" w:rsidP="001D3AFA">
      <w:pPr>
        <w:pStyle w:val="berschrift3"/>
      </w:pPr>
      <w:r>
        <w:t xml:space="preserve">Wahl der Strategie </w:t>
      </w:r>
      <w:r w:rsidR="00D706C0">
        <w:t xml:space="preserve">für das </w:t>
      </w:r>
      <w:r w:rsidR="00940530">
        <w:t>automatischen Verbindungsaufbau im O</w:t>
      </w:r>
      <w:r w:rsidR="00B9615F">
        <w:t>ffline</w:t>
      </w:r>
      <w:r w:rsidR="00940530">
        <w:t>-Modus</w:t>
      </w:r>
    </w:p>
    <w:p w14:paraId="1CFE2B98" w14:textId="5408FB15" w:rsidR="005C2980" w:rsidRPr="00B9615F" w:rsidRDefault="00023990" w:rsidP="008E1D28">
      <w:r>
        <w:t xml:space="preserve">Durch die Server/Client Architektur </w:t>
      </w:r>
      <w:r w:rsidR="004673F7">
        <w:t>genügt</w:t>
      </w:r>
      <w:r>
        <w:t xml:space="preserve"> bei der MQTT API eine Aktion</w:t>
      </w:r>
      <w:r w:rsidR="00250AC0">
        <w:t xml:space="preserve"> (Befehl)</w:t>
      </w:r>
      <w:r>
        <w:t xml:space="preserve">, um eine Verbindung zum Server und ebenso zu allen </w:t>
      </w:r>
      <w:r w:rsidR="008B7A25">
        <w:t>v</w:t>
      </w:r>
      <w:r>
        <w:t>erbundenen Clients herzustelle</w:t>
      </w:r>
      <w:r w:rsidR="00052397">
        <w:t xml:space="preserve">n. Anders </w:t>
      </w:r>
      <w:r w:rsidR="007B36AD">
        <w:t xml:space="preserve">sieht es bei der einer </w:t>
      </w:r>
      <w:proofErr w:type="spellStart"/>
      <w:r w:rsidR="007B36AD">
        <w:t>Nearby</w:t>
      </w:r>
      <w:proofErr w:type="spellEnd"/>
      <w:r w:rsidR="007B36AD">
        <w:t xml:space="preserve"> Connections </w:t>
      </w:r>
      <w:r w:rsidR="00250AC0">
        <w:t>API</w:t>
      </w:r>
      <w:r w:rsidR="00A83D1B">
        <w:t xml:space="preserve"> aus</w:t>
      </w:r>
      <w:r w:rsidR="00A817B2">
        <w:t xml:space="preserve">, welche als </w:t>
      </w:r>
      <w:r w:rsidR="00250AC0">
        <w:t xml:space="preserve">Peer-to-Peer API </w:t>
      </w:r>
      <w:r w:rsidR="00A817B2">
        <w:t xml:space="preserve">dem Entwickler die </w:t>
      </w:r>
      <w:r w:rsidR="008156D0">
        <w:t>Entscheidung</w:t>
      </w:r>
      <w:r w:rsidR="00A817B2">
        <w:t xml:space="preserve"> der Netzwerktopologie überlässt</w:t>
      </w:r>
      <w:r w:rsidR="00250AC0">
        <w:t>.</w:t>
      </w:r>
      <w:r w:rsidR="00A817B2">
        <w:t xml:space="preserve"> </w:t>
      </w:r>
      <w:r w:rsidR="00893169">
        <w:t>Da die</w:t>
      </w:r>
      <w:r w:rsidR="008858B6">
        <w:t xml:space="preserve"> </w:t>
      </w:r>
      <w:proofErr w:type="spellStart"/>
      <w:r w:rsidR="008858B6">
        <w:t>Nearfly</w:t>
      </w:r>
      <w:proofErr w:type="spellEnd"/>
      <w:r w:rsidR="008858B6">
        <w:t>-Bibliothek die Anforderung eines ähnlichen Verhaltens</w:t>
      </w:r>
      <w:r w:rsidR="00D52669">
        <w:t xml:space="preserve"> beiden </w:t>
      </w:r>
      <w:proofErr w:type="spellStart"/>
      <w:r w:rsidR="00D52669">
        <w:t>gewrappten</w:t>
      </w:r>
      <w:proofErr w:type="spellEnd"/>
      <w:r w:rsidR="00D52669">
        <w:t xml:space="preserve"> APIs</w:t>
      </w:r>
      <w:r w:rsidR="006F5C00">
        <w:t xml:space="preserve"> hat</w:t>
      </w:r>
      <w:r w:rsidR="00A817B2">
        <w:t xml:space="preserve">, soll das Verbindungsmanagement des </w:t>
      </w:r>
      <w:proofErr w:type="spellStart"/>
      <w:r w:rsidR="00A817B2">
        <w:t>Nearby</w:t>
      </w:r>
      <w:proofErr w:type="spellEnd"/>
      <w:r w:rsidR="00A817B2">
        <w:t xml:space="preserve"> </w:t>
      </w:r>
      <w:r w:rsidR="006F5C00">
        <w:t xml:space="preserve">Connection </w:t>
      </w:r>
      <w:proofErr w:type="gramStart"/>
      <w:r w:rsidR="006F5C00">
        <w:t>API</w:t>
      </w:r>
      <w:proofErr w:type="gramEnd"/>
      <w:r w:rsidR="006F5C00">
        <w:t xml:space="preserve"> </w:t>
      </w:r>
      <w:r w:rsidR="00A817B2">
        <w:t xml:space="preserve">dem der MQTT </w:t>
      </w:r>
      <w:r w:rsidR="006E5981">
        <w:t>Bibliothek</w:t>
      </w:r>
      <w:r w:rsidR="00A817B2">
        <w:t xml:space="preserve"> </w:t>
      </w:r>
      <w:r w:rsidR="006E5981">
        <w:t>gleichgemacht</w:t>
      </w:r>
      <w:r w:rsidR="00A817B2">
        <w:t xml:space="preserve"> werden. </w:t>
      </w:r>
    </w:p>
    <w:p w14:paraId="37BFDB60" w14:textId="1F68FCA0" w:rsidR="0031459E" w:rsidRDefault="0031459E" w:rsidP="00074B38">
      <w:r>
        <w:t>Prinzipiell stehen 2 Möglichkeiten zur Verfügung, welche benutzt werden können</w:t>
      </w:r>
    </w:p>
    <w:p w14:paraId="4F6EEDBC" w14:textId="0D95107E" w:rsidR="0031459E" w:rsidRDefault="0031459E" w:rsidP="006F5518">
      <w:pPr>
        <w:pStyle w:val="Listenabsatz"/>
        <w:numPr>
          <w:ilvl w:val="0"/>
          <w:numId w:val="30"/>
        </w:numPr>
      </w:pPr>
      <w:r>
        <w:t xml:space="preserve">Erstellen eines </w:t>
      </w:r>
      <w:proofErr w:type="spellStart"/>
      <w:r>
        <w:t>overlay</w:t>
      </w:r>
      <w:proofErr w:type="spellEnd"/>
      <w:r>
        <w:t xml:space="preserve">-Netzwerkes mithilfe einer </w:t>
      </w:r>
      <w:r w:rsidR="00770316">
        <w:t xml:space="preserve">Shortcut-losen </w:t>
      </w:r>
      <w:r>
        <w:t xml:space="preserve">zirkularen </w:t>
      </w:r>
      <w:proofErr w:type="spellStart"/>
      <w:r>
        <w:t>distributed</w:t>
      </w:r>
      <w:proofErr w:type="spellEnd"/>
      <w:r>
        <w:t xml:space="preserve"> Hashtabelle.</w:t>
      </w:r>
    </w:p>
    <w:p w14:paraId="3049AEE2" w14:textId="78846E98" w:rsidR="00DC2D0F" w:rsidRDefault="0031459E" w:rsidP="006F5518">
      <w:pPr>
        <w:pStyle w:val="Listenabsatz"/>
        <w:numPr>
          <w:ilvl w:val="0"/>
          <w:numId w:val="30"/>
        </w:numPr>
      </w:pPr>
      <w:r>
        <w:t xml:space="preserve">Vorteil: </w:t>
      </w:r>
      <w:r w:rsidR="00DC2D0F">
        <w:t xml:space="preserve">Dadurch das jeder Knoten zwei Verbindungen </w:t>
      </w:r>
      <w:proofErr w:type="spellStart"/>
      <w:r w:rsidR="00DC2D0F">
        <w:t>hatlen</w:t>
      </w:r>
      <w:proofErr w:type="spellEnd"/>
      <w:r w:rsidR="00DC2D0F">
        <w:t xml:space="preserve"> muss, ist das das </w:t>
      </w:r>
      <w:proofErr w:type="spellStart"/>
      <w:r w:rsidR="000521E1">
        <w:t>OverlayNetwerk</w:t>
      </w:r>
      <w:proofErr w:type="spellEnd"/>
      <w:r w:rsidR="000521E1">
        <w:t xml:space="preserve"> </w:t>
      </w:r>
      <w:r w:rsidR="00DC2D0F">
        <w:t xml:space="preserve">mit einer Komplexitätsklasse von </w:t>
      </w:r>
      <w:r w:rsidR="00224803">
        <w:t>O (</w:t>
      </w:r>
      <w:r w:rsidR="00DC2D0F">
        <w:t xml:space="preserve">1) </w:t>
      </w:r>
      <w:r w:rsidR="00BD6BCA">
        <w:t>sehr gut skalierbar.</w:t>
      </w:r>
    </w:p>
    <w:p w14:paraId="3C9EEF6C" w14:textId="1D81B4CB" w:rsidR="009614DD" w:rsidRDefault="00D37051" w:rsidP="006F5518">
      <w:pPr>
        <w:pStyle w:val="Listenabsatz"/>
        <w:numPr>
          <w:ilvl w:val="0"/>
          <w:numId w:val="30"/>
        </w:numPr>
      </w:pPr>
      <w:r>
        <w:t xml:space="preserve">Jedoch </w:t>
      </w:r>
      <w:r w:rsidR="001C5571">
        <w:t xml:space="preserve">führt dies </w:t>
      </w:r>
      <w:r w:rsidR="00224803">
        <w:t>dazu,</w:t>
      </w:r>
      <w:r w:rsidR="001C5571">
        <w:t xml:space="preserve"> dass </w:t>
      </w:r>
      <w:r>
        <w:t xml:space="preserve">zwangläufig die CLUSTER </w:t>
      </w:r>
      <w:proofErr w:type="spellStart"/>
      <w:r>
        <w:t>topologie</w:t>
      </w:r>
      <w:proofErr w:type="spellEnd"/>
      <w:r>
        <w:t xml:space="preserve"> gewählt werden </w:t>
      </w:r>
      <w:r w:rsidR="001943FB">
        <w:t>muss</w:t>
      </w:r>
      <w:r>
        <w:t xml:space="preserve">, die </w:t>
      </w:r>
      <w:r w:rsidR="00663874">
        <w:t xml:space="preserve">wie </w:t>
      </w:r>
      <w:r>
        <w:t xml:space="preserve">bereits erwähnt auf Bluetooth limitiert ist und damit einen niedrigeren Datentransfer </w:t>
      </w:r>
      <w:r w:rsidR="00663874">
        <w:t>zulässt</w:t>
      </w:r>
      <w:r>
        <w:t>.</w:t>
      </w:r>
      <w:r w:rsidR="009614DD">
        <w:t xml:space="preserve"> Zusätzlich entsteht relativ viel </w:t>
      </w:r>
      <w:proofErr w:type="spellStart"/>
      <w:r w:rsidR="009614DD">
        <w:t>Overheader</w:t>
      </w:r>
      <w:proofErr w:type="spellEnd"/>
      <w:r w:rsidR="009614DD">
        <w:t xml:space="preserve"> sowohl beim </w:t>
      </w:r>
      <w:r w:rsidR="00224803">
        <w:t>Verbindungsaufbau</w:t>
      </w:r>
      <w:r w:rsidR="009614DD">
        <w:t xml:space="preserve"> wie auch bei einem Peer </w:t>
      </w:r>
      <w:proofErr w:type="spellStart"/>
      <w:r w:rsidR="009614DD">
        <w:t>Churn</w:t>
      </w:r>
      <w:proofErr w:type="spellEnd"/>
      <w:r w:rsidR="009614DD">
        <w:t xml:space="preserve">, </w:t>
      </w:r>
    </w:p>
    <w:p w14:paraId="0CBA6B6A" w14:textId="6E19941F" w:rsidR="009614DD" w:rsidRDefault="008F2FE9" w:rsidP="006F5518">
      <w:pPr>
        <w:pStyle w:val="Listenabsatz"/>
        <w:numPr>
          <w:ilvl w:val="0"/>
          <w:numId w:val="30"/>
        </w:numPr>
      </w:pPr>
      <w:r>
        <w:t>Um die Möglichkeit des WIFI-</w:t>
      </w:r>
      <w:proofErr w:type="spellStart"/>
      <w:r>
        <w:t>Direct</w:t>
      </w:r>
      <w:proofErr w:type="spellEnd"/>
      <w:r>
        <w:t xml:space="preserve"> nutzen zu können, muss also ein sternenförmigen </w:t>
      </w:r>
      <w:proofErr w:type="spellStart"/>
      <w:r>
        <w:t>Netwerkes</w:t>
      </w:r>
      <w:proofErr w:type="spellEnd"/>
      <w:r>
        <w:t xml:space="preserve"> angestrebt werden. </w:t>
      </w:r>
      <w:r w:rsidR="002424CA">
        <w:t xml:space="preserve">Dies hat den </w:t>
      </w:r>
      <w:r>
        <w:t>Vorteil einer overheadarmen, st</w:t>
      </w:r>
      <w:r w:rsidR="002424CA">
        <w:t xml:space="preserve">ärkere Datenübertragung, die besonders </w:t>
      </w:r>
      <w:r w:rsidR="00224803">
        <w:t>bei niedrigerem Teilnehmen</w:t>
      </w:r>
      <w:r w:rsidR="002424CA">
        <w:t xml:space="preserve"> (3-4) gut </w:t>
      </w:r>
      <w:r w:rsidR="002424CA">
        <w:lastRenderedPageBreak/>
        <w:t>funktioniert.</w:t>
      </w:r>
      <w:r w:rsidR="00A800D8">
        <w:t xml:space="preserve"> </w:t>
      </w:r>
      <w:r w:rsidR="006E3FFD">
        <w:t xml:space="preserve">Jedoch </w:t>
      </w:r>
      <w:r w:rsidR="00BE10E1">
        <w:t xml:space="preserve">wird damit der </w:t>
      </w:r>
      <w:r w:rsidR="006E3FFD">
        <w:t>Root</w:t>
      </w:r>
      <w:r w:rsidR="00BE10E1">
        <w:t xml:space="preserve">-Gerät </w:t>
      </w:r>
      <w:r w:rsidR="006E3FFD">
        <w:t>im System stärker belastet und die Last nich</w:t>
      </w:r>
      <w:r w:rsidR="0045576C">
        <w:t>t</w:t>
      </w:r>
      <w:r w:rsidR="006E3FFD">
        <w:t xml:space="preserve">mehr verteilt. </w:t>
      </w:r>
      <w:r w:rsidR="0041106F">
        <w:t xml:space="preserve">Weiterhin ist das Netzwerk dadurch auf 7 Teilnehmer beschränkt. </w:t>
      </w:r>
      <w:r w:rsidR="003A4CDA">
        <w:t xml:space="preserve">Weiterhin ist zu beachten, </w:t>
      </w:r>
      <w:r w:rsidR="00621EE0">
        <w:t>dass</w:t>
      </w:r>
      <w:r w:rsidR="003A4CDA">
        <w:t xml:space="preserve"> das Netzwerk dadurch eine unmittelbare </w:t>
      </w:r>
      <w:r w:rsidR="00621EE0">
        <w:t>Abhängigkeit</w:t>
      </w:r>
      <w:r w:rsidR="003A4CDA">
        <w:t xml:space="preserve"> zum Root gewinnt. Fällt dieser weg, muss sich das </w:t>
      </w:r>
      <w:r w:rsidR="00555288">
        <w:t>Netzwerk</w:t>
      </w:r>
      <w:r w:rsidR="003A4CDA">
        <w:t xml:space="preserve"> dann </w:t>
      </w:r>
      <w:r w:rsidR="00621EE0">
        <w:t>wiederaufbauen</w:t>
      </w:r>
      <w:r w:rsidR="003A4CDA">
        <w:t>.</w:t>
      </w:r>
    </w:p>
    <w:p w14:paraId="34F30700" w14:textId="55C74FDA" w:rsidR="0031459E" w:rsidRDefault="00555288" w:rsidP="00CD2A8A">
      <w:pPr>
        <w:pStyle w:val="Listenabsatz"/>
        <w:numPr>
          <w:ilvl w:val="1"/>
          <w:numId w:val="30"/>
        </w:numPr>
      </w:pPr>
      <w:r>
        <w:t>Entschlossen für das Sternen-Netzwerk.</w:t>
      </w:r>
    </w:p>
    <w:p w14:paraId="4B6567B9" w14:textId="27D88054" w:rsidR="00791B35" w:rsidRDefault="00791B35" w:rsidP="00CD2A8A">
      <w:pPr>
        <w:pStyle w:val="Listenabsatz"/>
        <w:numPr>
          <w:ilvl w:val="1"/>
          <w:numId w:val="30"/>
        </w:numPr>
      </w:pPr>
      <w:r>
        <w:t xml:space="preserve">Der Root dient dann als Server. Durch </w:t>
      </w:r>
      <w:proofErr w:type="spellStart"/>
      <w:r>
        <w:t>forwarding</w:t>
      </w:r>
      <w:proofErr w:type="spellEnd"/>
      <w:r>
        <w:t xml:space="preserve"> aller Nachrichten kann </w:t>
      </w:r>
      <w:r w:rsidR="0031459E">
        <w:t xml:space="preserve">an alle Verbundenen </w:t>
      </w:r>
      <w:r>
        <w:t xml:space="preserve">dieser die Nachrichten </w:t>
      </w:r>
      <w:proofErr w:type="spellStart"/>
      <w:r>
        <w:t>gewären</w:t>
      </w:r>
      <w:proofErr w:type="spellEnd"/>
    </w:p>
    <w:p w14:paraId="591CB2F6" w14:textId="6A435B76" w:rsidR="00BC4432" w:rsidRDefault="009C4403" w:rsidP="00CD2A8A">
      <w:pPr>
        <w:pStyle w:val="Listenabsatz"/>
        <w:numPr>
          <w:ilvl w:val="1"/>
          <w:numId w:val="30"/>
        </w:numPr>
      </w:pPr>
      <w:r>
        <w:t xml:space="preserve">Da der Root als zentrale Komponente relativ viel last ausgesetzt wird, sollte aus den lokalen Geräten dasjenige gewählt werden, welche die bessere CPU hat. Dabei soll angenommen werden, </w:t>
      </w:r>
      <w:proofErr w:type="gramStart"/>
      <w:r>
        <w:t>das</w:t>
      </w:r>
      <w:proofErr w:type="gramEnd"/>
      <w:r>
        <w:t xml:space="preserve"> dies ebenfalls der bestmögliche Verteiler ist. </w:t>
      </w:r>
      <w:r w:rsidR="00826763">
        <w:t xml:space="preserve">Wie wird man </w:t>
      </w:r>
      <w:proofErr w:type="spellStart"/>
      <w:r w:rsidR="00826763">
        <w:t>Advertiser</w:t>
      </w:r>
      <w:proofErr w:type="spellEnd"/>
      <w:r w:rsidR="00826763">
        <w:t xml:space="preserve">? Zufällige Zahl </w:t>
      </w:r>
      <w:r w:rsidR="00BC4432">
        <w:t>+ RAM-NR</w:t>
      </w:r>
      <w:r w:rsidR="007F3DC9">
        <w:t xml:space="preserve"> </w:t>
      </w:r>
    </w:p>
    <w:p w14:paraId="2E02D5D8" w14:textId="63A8B5AB" w:rsidR="00254963" w:rsidRDefault="00996D87" w:rsidP="00254963">
      <w:pPr>
        <w:pStyle w:val="Listenabsatz"/>
        <w:numPr>
          <w:ilvl w:val="0"/>
          <w:numId w:val="24"/>
        </w:numPr>
      </w:pPr>
      <w:r>
        <w:t>Unteres Diagramm erklären Verlauf.</w:t>
      </w:r>
    </w:p>
    <w:p w14:paraId="132C7F94" w14:textId="4BCF2D64" w:rsidR="003A4168" w:rsidRDefault="001521DA" w:rsidP="003A4168">
      <w:pPr>
        <w:pStyle w:val="Listenabsatz"/>
        <w:numPr>
          <w:ilvl w:val="1"/>
          <w:numId w:val="24"/>
        </w:numPr>
      </w:pPr>
      <w:r>
        <w:t xml:space="preserve">Einmal den Kompletten </w:t>
      </w:r>
      <w:proofErr w:type="spellStart"/>
      <w:r>
        <w:t>ablauf</w:t>
      </w:r>
      <w:proofErr w:type="spellEnd"/>
      <w:r>
        <w:t xml:space="preserve">, bis zur </w:t>
      </w:r>
      <w:proofErr w:type="spellStart"/>
      <w:r>
        <w:t>rekonnection</w:t>
      </w:r>
      <w:proofErr w:type="spellEnd"/>
      <w:r>
        <w:t xml:space="preserve"> durchgehen</w:t>
      </w:r>
    </w:p>
    <w:p w14:paraId="12B79D1F" w14:textId="77777777" w:rsidR="00103B7D" w:rsidRDefault="00103B7D" w:rsidP="00103B7D">
      <w:pPr>
        <w:pStyle w:val="Listenabsatz"/>
        <w:numPr>
          <w:ilvl w:val="3"/>
          <w:numId w:val="30"/>
        </w:numPr>
      </w:pPr>
      <w:r>
        <w:t xml:space="preserve">UNKNOWN Zustand leert </w:t>
      </w:r>
      <w:proofErr w:type="spellStart"/>
      <w:r>
        <w:t>Entpoints</w:t>
      </w:r>
      <w:proofErr w:type="spellEnd"/>
    </w:p>
    <w:p w14:paraId="71F4E6DA" w14:textId="50B45B3B" w:rsidR="001521DA" w:rsidRDefault="00103B7D" w:rsidP="00A96B30">
      <w:pPr>
        <w:pStyle w:val="Listenabsatz"/>
        <w:numPr>
          <w:ilvl w:val="3"/>
          <w:numId w:val="30"/>
        </w:numPr>
      </w:pPr>
      <w:r>
        <w:t>FINDROOT soll Discovery und Advertising aktiviert werden.</w:t>
      </w:r>
    </w:p>
    <w:p w14:paraId="7E0F107F" w14:textId="5ABC12EC" w:rsidR="009C2DF2" w:rsidRDefault="009C2DF2" w:rsidP="004102AD">
      <w:pPr>
        <w:jc w:val="left"/>
      </w:pPr>
      <w:r>
        <w:rPr>
          <w:noProof/>
        </w:rPr>
        <w:drawing>
          <wp:inline distT="0" distB="0" distL="0" distR="0" wp14:anchorId="05F8575A" wp14:editId="697763BD">
            <wp:extent cx="5399405" cy="229044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99405" cy="2290445"/>
                    </a:xfrm>
                    <a:prstGeom prst="rect">
                      <a:avLst/>
                    </a:prstGeom>
                  </pic:spPr>
                </pic:pic>
              </a:graphicData>
            </a:graphic>
          </wp:inline>
        </w:drawing>
      </w:r>
    </w:p>
    <w:p w14:paraId="742A6F5E" w14:textId="3C9EF211" w:rsidR="009C2DF2" w:rsidRDefault="004102AD" w:rsidP="006D052D">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r>
        <w:rPr>
          <w:b/>
        </w:rPr>
        <w:t>:</w:t>
      </w:r>
      <w:r w:rsidRPr="00BC08A4">
        <w:t xml:space="preserve"> </w:t>
      </w:r>
      <w:r>
        <w:t xml:space="preserve">Zustandsdiagramm vom Verbindungsaufbau im </w:t>
      </w:r>
      <w:r w:rsidR="00967137">
        <w:t>O</w:t>
      </w:r>
      <w:r w:rsidR="00C066DF">
        <w:t>ffline</w:t>
      </w:r>
      <w:r w:rsidR="00967137">
        <w:t>-</w:t>
      </w:r>
      <w:r>
        <w:t>Modus</w:t>
      </w:r>
    </w:p>
    <w:p w14:paraId="5B8B8F90" w14:textId="4C77D7A4" w:rsidR="0034230B" w:rsidRPr="0034230B" w:rsidRDefault="0034230B" w:rsidP="0034230B">
      <w:pPr>
        <w:pStyle w:val="Listenabsatz"/>
        <w:numPr>
          <w:ilvl w:val="0"/>
          <w:numId w:val="22"/>
        </w:numPr>
      </w:pPr>
      <w:r>
        <w:t xml:space="preserve">Mit </w:t>
      </w:r>
      <w:proofErr w:type="spellStart"/>
      <w:r>
        <w:t>hilfe</w:t>
      </w:r>
      <w:proofErr w:type="spellEnd"/>
      <w:r>
        <w:t xml:space="preserve"> der </w:t>
      </w:r>
      <w:proofErr w:type="spellStart"/>
      <w:r>
        <w:t>Modelierungssprache</w:t>
      </w:r>
      <w:proofErr w:type="spellEnd"/>
      <w:r>
        <w:t xml:space="preserve"> UML, soll</w:t>
      </w:r>
      <w:r w:rsidR="001502A6">
        <w:t xml:space="preserve">en sowohl die </w:t>
      </w:r>
      <w:proofErr w:type="gramStart"/>
      <w:r w:rsidR="001502A6">
        <w:t>Komponenten,</w:t>
      </w:r>
      <w:proofErr w:type="gramEnd"/>
      <w:r w:rsidR="001502A6">
        <w:t xml:space="preserve"> wie auch die Gesamtarchitektur </w:t>
      </w:r>
    </w:p>
    <w:p w14:paraId="756DE33E" w14:textId="6CE9A6BF" w:rsidR="001502A6" w:rsidRDefault="001502A6" w:rsidP="001502A6">
      <w:pPr>
        <w:pStyle w:val="Listenabsatz"/>
        <w:numPr>
          <w:ilvl w:val="0"/>
          <w:numId w:val="22"/>
        </w:numPr>
      </w:pPr>
      <w:proofErr w:type="spellStart"/>
      <w:r>
        <w:t>Modelieren</w:t>
      </w:r>
      <w:proofErr w:type="spellEnd"/>
      <w:r>
        <w:t xml:space="preserve"> des Systems durch </w:t>
      </w:r>
      <w:proofErr w:type="spellStart"/>
      <w:r>
        <w:t>zuhilfenahme</w:t>
      </w:r>
      <w:proofErr w:type="spellEnd"/>
      <w:r>
        <w:t xml:space="preserve"> der </w:t>
      </w:r>
      <w:proofErr w:type="spellStart"/>
      <w:r>
        <w:t>Modeliersprache</w:t>
      </w:r>
      <w:proofErr w:type="spellEnd"/>
      <w:r>
        <w:t xml:space="preserve"> UML</w:t>
      </w:r>
    </w:p>
    <w:p w14:paraId="39D7523F" w14:textId="5266398D" w:rsidR="0024584A" w:rsidRDefault="0024584A" w:rsidP="00EE10E3">
      <w:pPr>
        <w:pStyle w:val="Listenabsatz"/>
        <w:numPr>
          <w:ilvl w:val="0"/>
          <w:numId w:val="22"/>
        </w:numPr>
      </w:pPr>
      <w:r>
        <w:t>Dabei soll Gesamtüberblick über das zu Entwickelnde System und dessen Komponenten gewonnen werden</w:t>
      </w:r>
    </w:p>
    <w:p w14:paraId="0058B7CE" w14:textId="22E14135" w:rsidR="009D2031" w:rsidRPr="009D2031" w:rsidRDefault="0062797C" w:rsidP="009D2031">
      <w:pPr>
        <w:pStyle w:val="berschrift2"/>
      </w:pPr>
      <w:bookmarkStart w:id="38" w:name="_Toc38056097"/>
      <w:r>
        <w:lastRenderedPageBreak/>
        <w:t>System</w:t>
      </w:r>
      <w:r w:rsidR="002B4159">
        <w:t>a</w:t>
      </w:r>
      <w:r w:rsidR="005711E1">
        <w:t>rchitektur</w:t>
      </w:r>
      <w:r w:rsidR="00E63193">
        <w:t xml:space="preserve"> (Hier nicht zu </w:t>
      </w:r>
      <w:r w:rsidR="00C03259">
        <w:t>detailliert</w:t>
      </w:r>
      <w:r w:rsidR="00E63193">
        <w:t xml:space="preserve"> auf Komponenten eingehen. Später dann in </w:t>
      </w:r>
      <w:r w:rsidR="00C03259">
        <w:t>Implementierung</w:t>
      </w:r>
      <w:r w:rsidR="00E63193">
        <w:t>)</w:t>
      </w:r>
      <w:bookmarkEnd w:id="38"/>
    </w:p>
    <w:p w14:paraId="4E3B3FE3" w14:textId="78F9AC2A" w:rsidR="004F1207" w:rsidRDefault="004F1207" w:rsidP="004F1207">
      <w:r>
        <w:t xml:space="preserve">Im </w:t>
      </w:r>
      <w:r w:rsidR="00BF51AC">
        <w:t>Folgenden</w:t>
      </w:r>
      <w:r>
        <w:t xml:space="preserve"> wird Design veranschaulicht:</w:t>
      </w:r>
    </w:p>
    <w:p w14:paraId="520EC008" w14:textId="77777777" w:rsidR="004F1207" w:rsidRDefault="004F1207" w:rsidP="004F1207">
      <w:proofErr w:type="spellStart"/>
      <w:r w:rsidRPr="00C25A13">
        <w:rPr>
          <w:b/>
          <w:bCs/>
        </w:rPr>
        <w:t>Ex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AE9C135" w14:textId="77777777" w:rsidR="004F1207" w:rsidRDefault="004F1207" w:rsidP="004F1207">
      <w:proofErr w:type="spellStart"/>
      <w:r w:rsidRPr="00B54169">
        <w:rPr>
          <w:b/>
          <w:bCs/>
        </w:rPr>
        <w:t>Nearby</w:t>
      </w:r>
      <w:proofErr w:type="spellEnd"/>
      <w:r w:rsidRPr="00B54169">
        <w:rPr>
          <w:b/>
          <w:bCs/>
        </w:rPr>
        <w:t xml:space="preserve"> </w:t>
      </w:r>
      <w:proofErr w:type="spellStart"/>
      <w:r w:rsidRPr="00B54169">
        <w:rPr>
          <w:b/>
          <w:bCs/>
        </w:rPr>
        <w:t>Unpublisher</w:t>
      </w:r>
      <w:proofErr w:type="spellEnd"/>
      <w:r w:rsidRPr="00B54169">
        <w:rPr>
          <w:b/>
          <w:bCs/>
        </w:rPr>
        <w:t>:</w:t>
      </w:r>
      <w:r>
        <w:t xml:space="preserve"> Wird gebraucht, da </w:t>
      </w:r>
      <w:proofErr w:type="spellStart"/>
      <w:r>
        <w:t>Nearby</w:t>
      </w:r>
      <w:proofErr w:type="spellEnd"/>
      <w:r>
        <w:t xml:space="preserve"> im </w:t>
      </w:r>
      <w:proofErr w:type="spellStart"/>
      <w:r>
        <w:t>gegensatz</w:t>
      </w:r>
      <w:proofErr w:type="spellEnd"/>
      <w:r>
        <w:t xml:space="preserve"> zum MQTT Protokoll Nachrichten „persistent“ publisht. Damit werden </w:t>
      </w:r>
      <w:proofErr w:type="spellStart"/>
      <w:r>
        <w:t>gepublishte</w:t>
      </w:r>
      <w:proofErr w:type="spellEnd"/>
      <w:r>
        <w:t xml:space="preserve"> Nachrichten, ähnlich MQTT </w:t>
      </w:r>
      <w:proofErr w:type="spellStart"/>
      <w:r>
        <w:t>publishes</w:t>
      </w:r>
      <w:proofErr w:type="spellEnd"/>
      <w:r>
        <w:t xml:space="preserve"> mit aktiver </w:t>
      </w:r>
      <w:proofErr w:type="spellStart"/>
      <w:r>
        <w:t>retain</w:t>
      </w:r>
      <w:proofErr w:type="spellEnd"/>
      <w:r>
        <w:t xml:space="preserve"> </w:t>
      </w:r>
      <w:proofErr w:type="spellStart"/>
      <w:r>
        <w:t>flag</w:t>
      </w:r>
      <w:proofErr w:type="spellEnd"/>
      <w:r>
        <w:t xml:space="preserve">, bis zu ihrem </w:t>
      </w:r>
      <w:proofErr w:type="spellStart"/>
      <w:r>
        <w:t>unpublish</w:t>
      </w:r>
      <w:proofErr w:type="spellEnd"/>
      <w:r>
        <w:t xml:space="preserve"> von allen </w:t>
      </w:r>
      <w:proofErr w:type="spellStart"/>
      <w:r>
        <w:t>subscribern</w:t>
      </w:r>
      <w:proofErr w:type="spellEnd"/>
      <w:r>
        <w:t xml:space="preserve"> </w:t>
      </w:r>
      <w:proofErr w:type="spellStart"/>
      <w:r>
        <w:t>ein mal</w:t>
      </w:r>
      <w:proofErr w:type="spellEnd"/>
      <w:r>
        <w:t xml:space="preserve"> </w:t>
      </w:r>
      <w:proofErr w:type="spellStart"/>
      <w:r>
        <w:t>empfagen</w:t>
      </w:r>
      <w:proofErr w:type="spellEnd"/>
      <w:r>
        <w:t>.</w:t>
      </w:r>
    </w:p>
    <w:p w14:paraId="14A5E0FA" w14:textId="77777777" w:rsidR="004F1207" w:rsidRDefault="004F1207" w:rsidP="004F1207">
      <w:pPr>
        <w:pStyle w:val="Listenabsatz"/>
        <w:numPr>
          <w:ilvl w:val="0"/>
          <w:numId w:val="22"/>
        </w:numPr>
      </w:pPr>
      <w:r>
        <w:t xml:space="preserve">Nach publish, wartet dieser durch </w:t>
      </w:r>
      <w:proofErr w:type="spellStart"/>
      <w:r>
        <w:t>sleep</w:t>
      </w:r>
      <w:proofErr w:type="spellEnd"/>
      <w:r>
        <w:t xml:space="preserve"> bis zum </w:t>
      </w:r>
      <w:proofErr w:type="spellStart"/>
      <w:r>
        <w:t>aublauf</w:t>
      </w:r>
      <w:proofErr w:type="spellEnd"/>
      <w:r>
        <w:t xml:space="preserve"> der </w:t>
      </w:r>
      <w:proofErr w:type="spellStart"/>
      <w:r>
        <w:t>timetolive</w:t>
      </w:r>
      <w:proofErr w:type="spellEnd"/>
      <w:r>
        <w:t xml:space="preserve"> der </w:t>
      </w:r>
      <w:proofErr w:type="spellStart"/>
      <w:r>
        <w:t>gepublishten</w:t>
      </w:r>
      <w:proofErr w:type="spellEnd"/>
      <w:r>
        <w:t xml:space="preserve"> </w:t>
      </w:r>
      <w:proofErr w:type="spellStart"/>
      <w:r>
        <w:t>Nearby</w:t>
      </w:r>
      <w:proofErr w:type="spellEnd"/>
      <w:r>
        <w:t xml:space="preserve"> Nachricht und </w:t>
      </w:r>
      <w:proofErr w:type="spellStart"/>
      <w:r>
        <w:t>unpublisht</w:t>
      </w:r>
      <w:proofErr w:type="spellEnd"/>
      <w:r>
        <w:t xml:space="preserve"> diese.</w:t>
      </w:r>
    </w:p>
    <w:p w14:paraId="3AB49EAD" w14:textId="77777777" w:rsidR="004F1207" w:rsidRDefault="004F1207" w:rsidP="004F1207">
      <w:pPr>
        <w:pStyle w:val="Listenabsatz"/>
        <w:numPr>
          <w:ilvl w:val="0"/>
          <w:numId w:val="22"/>
        </w:numPr>
      </w:pPr>
      <w:r>
        <w:t xml:space="preserve">Sonst legt dieser sich schlafen, ein erneutes publishen wacht diesen durch ein </w:t>
      </w:r>
      <w:proofErr w:type="spellStart"/>
      <w:r>
        <w:t>notify</w:t>
      </w:r>
      <w:proofErr w:type="spellEnd"/>
      <w:r>
        <w:t xml:space="preserve"> auf</w:t>
      </w:r>
    </w:p>
    <w:p w14:paraId="3E38341B" w14:textId="77777777" w:rsidR="004F1207" w:rsidRDefault="004F1207" w:rsidP="004F1207">
      <w:proofErr w:type="spellStart"/>
      <w:r w:rsidRPr="00C25A13">
        <w:rPr>
          <w:b/>
          <w:bCs/>
        </w:rPr>
        <w:t>Neafly</w:t>
      </w:r>
      <w:proofErr w:type="spellEnd"/>
      <w:r w:rsidRPr="00C25A13">
        <w:rPr>
          <w:b/>
          <w:bCs/>
        </w:rPr>
        <w:t xml:space="preserve"> Service:</w:t>
      </w:r>
      <w:r>
        <w:t xml:space="preserve"> Service Klasse, welche sowohl den selbst implementierten </w:t>
      </w:r>
      <w:proofErr w:type="spellStart"/>
      <w:r>
        <w:t>Neafby</w:t>
      </w:r>
      <w:proofErr w:type="spellEnd"/>
      <w:r>
        <w:t xml:space="preserve"> </w:t>
      </w:r>
      <w:proofErr w:type="gramStart"/>
      <w:r>
        <w:t>Service,</w:t>
      </w:r>
      <w:proofErr w:type="gramEnd"/>
      <w:r>
        <w:t xml:space="preserve"> wie auch den MQTT Service beinhaltet. </w:t>
      </w:r>
    </w:p>
    <w:p w14:paraId="0D33C0CF" w14:textId="77777777" w:rsidR="004F1207" w:rsidRDefault="004F1207" w:rsidP="004F1207">
      <w:pPr>
        <w:pStyle w:val="Listenabsatz"/>
        <w:numPr>
          <w:ilvl w:val="0"/>
          <w:numId w:val="22"/>
        </w:numPr>
      </w:pPr>
      <w:r>
        <w:t xml:space="preserve">Integrierter </w:t>
      </w:r>
      <w:proofErr w:type="spellStart"/>
      <w:r>
        <w:t>Nearby</w:t>
      </w:r>
      <w:proofErr w:type="spellEnd"/>
      <w:r>
        <w:t xml:space="preserve"> Service beinhaltet: Kanalfilter, </w:t>
      </w:r>
    </w:p>
    <w:p w14:paraId="1578863D" w14:textId="77777777" w:rsidR="004F1207" w:rsidRDefault="004F1207" w:rsidP="004F1207">
      <w:r>
        <w:t xml:space="preserve">Message </w:t>
      </w:r>
      <w:proofErr w:type="spellStart"/>
      <w:proofErr w:type="gramStart"/>
      <w:r>
        <w:t>Listener</w:t>
      </w:r>
      <w:proofErr w:type="spellEnd"/>
      <w:r>
        <w:t>(</w:t>
      </w:r>
      <w:proofErr w:type="gramEnd"/>
      <w:r>
        <w:t xml:space="preserve">Interface): Dient zur </w:t>
      </w:r>
      <w:proofErr w:type="spellStart"/>
      <w:r>
        <w:t>dependency</w:t>
      </w:r>
      <w:proofErr w:type="spellEnd"/>
      <w:r>
        <w:t xml:space="preserve"> </w:t>
      </w:r>
      <w:proofErr w:type="spellStart"/>
      <w:r>
        <w:t>inversion</w:t>
      </w:r>
      <w:proofErr w:type="spellEnd"/>
      <w:r>
        <w:t xml:space="preserve">  zwischen </w:t>
      </w:r>
      <w:proofErr w:type="spellStart"/>
      <w:r>
        <w:t>subManager</w:t>
      </w:r>
      <w:proofErr w:type="spellEnd"/>
      <w:r>
        <w:t xml:space="preserve"> und </w:t>
      </w:r>
      <w:proofErr w:type="spellStart"/>
      <w:r>
        <w:t>Nearfly</w:t>
      </w:r>
      <w:proofErr w:type="spellEnd"/>
      <w:r>
        <w:t xml:space="preserve"> Service durch z.B.  </w:t>
      </w:r>
      <w:proofErr w:type="spellStart"/>
      <w:r>
        <w:t>onMessage</w:t>
      </w:r>
      <w:proofErr w:type="spellEnd"/>
      <w:r>
        <w:t xml:space="preserve">/ </w:t>
      </w:r>
      <w:proofErr w:type="spellStart"/>
      <w:r>
        <w:t>onStatus</w:t>
      </w:r>
      <w:proofErr w:type="spellEnd"/>
      <w:r>
        <w:t>-Methoden</w:t>
      </w:r>
    </w:p>
    <w:p w14:paraId="4BC29F1C" w14:textId="77777777" w:rsidR="004F1207" w:rsidRPr="00C25A13" w:rsidRDefault="004F1207" w:rsidP="004F1207">
      <w:pPr>
        <w:rPr>
          <w:b/>
          <w:bCs/>
        </w:rPr>
      </w:pPr>
      <w:proofErr w:type="spellStart"/>
      <w:r w:rsidRPr="00C25A13">
        <w:rPr>
          <w:b/>
          <w:bCs/>
        </w:rPr>
        <w:t>SubPreprocessor</w:t>
      </w:r>
      <w:proofErr w:type="spellEnd"/>
      <w:r w:rsidRPr="00C25A13">
        <w:rPr>
          <w:b/>
          <w:bCs/>
        </w:rPr>
        <w:t>:</w:t>
      </w:r>
    </w:p>
    <w:p w14:paraId="045EE3EB" w14:textId="77777777" w:rsidR="004F1207" w:rsidRDefault="004F1207" w:rsidP="004F1207">
      <w:pPr>
        <w:pStyle w:val="Listenabsatz"/>
        <w:numPr>
          <w:ilvl w:val="0"/>
          <w:numId w:val="22"/>
        </w:numPr>
      </w:pPr>
      <w:r>
        <w:t xml:space="preserve">Speichert erhaltene Datenpakete nach Eintreffen in </w:t>
      </w:r>
      <w:proofErr w:type="spellStart"/>
      <w:r>
        <w:t>PriorityBlockingQueue</w:t>
      </w:r>
      <w:proofErr w:type="spellEnd"/>
    </w:p>
    <w:p w14:paraId="475A73AE" w14:textId="77777777" w:rsidR="004F1207" w:rsidRDefault="004F1207" w:rsidP="004F1207">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7414B4B9" w14:textId="77777777" w:rsidR="004F1207" w:rsidRDefault="004F1207" w:rsidP="004F1207">
      <w:pPr>
        <w:pStyle w:val="Listenabsatz"/>
        <w:numPr>
          <w:ilvl w:val="0"/>
          <w:numId w:val="22"/>
        </w:numPr>
      </w:pPr>
      <w:r>
        <w:t>Zuständig erhaltene Chunks zusammenzufügen</w:t>
      </w:r>
    </w:p>
    <w:p w14:paraId="5966073B" w14:textId="77777777" w:rsidR="004F1207" w:rsidRDefault="004F1207" w:rsidP="004F1207">
      <w:pPr>
        <w:pStyle w:val="Listenabsatz"/>
        <w:numPr>
          <w:ilvl w:val="0"/>
          <w:numId w:val="22"/>
        </w:numPr>
      </w:pPr>
      <w:r>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3A303D2C" w14:textId="77777777" w:rsidR="004F1207" w:rsidRDefault="004F1207" w:rsidP="004F1207">
      <w:proofErr w:type="spellStart"/>
      <w:r w:rsidRPr="00C25A13">
        <w:rPr>
          <w:b/>
          <w:bCs/>
        </w:rPr>
        <w:t>SubCallBack</w:t>
      </w:r>
      <w:proofErr w:type="spellEnd"/>
      <w:r w:rsidRPr="00C25A13">
        <w:rPr>
          <w:b/>
          <w:bCs/>
        </w:rPr>
        <w:t xml:space="preserve"> </w:t>
      </w:r>
      <w:proofErr w:type="spellStart"/>
      <w:r w:rsidRPr="00C25A13">
        <w:rPr>
          <w:b/>
          <w:bCs/>
        </w:rPr>
        <w:t>Listener</w:t>
      </w:r>
      <w:proofErr w:type="spellEnd"/>
      <w:r w:rsidRPr="00C25A13">
        <w:rPr>
          <w:b/>
          <w:bCs/>
        </w:rPr>
        <w:t>:</w:t>
      </w:r>
      <w:r>
        <w:t xml:space="preserve"> Benachrichtigt </w:t>
      </w:r>
      <w:proofErr w:type="spellStart"/>
      <w:r>
        <w:t>Aktivity</w:t>
      </w:r>
      <w:proofErr w:type="spellEnd"/>
      <w:r>
        <w:t xml:space="preserve"> bei eintreten neuer Nachrichten</w:t>
      </w:r>
    </w:p>
    <w:p w14:paraId="67A7998C" w14:textId="77777777" w:rsidR="004F1207" w:rsidRPr="00C25A13" w:rsidRDefault="004F1207" w:rsidP="004F1207">
      <w:pPr>
        <w:rPr>
          <w:rStyle w:val="Kommentarzeichen"/>
          <w:b/>
          <w:bCs/>
          <w:sz w:val="24"/>
        </w:rPr>
      </w:pPr>
      <w:proofErr w:type="spellStart"/>
      <w:r w:rsidRPr="00C25A13">
        <w:rPr>
          <w:rStyle w:val="Kommentarzeichen"/>
          <w:b/>
          <w:bCs/>
          <w:sz w:val="24"/>
        </w:rPr>
        <w:t>pubPreprocessor</w:t>
      </w:r>
      <w:proofErr w:type="spellEnd"/>
      <w:r w:rsidRPr="00C25A13">
        <w:rPr>
          <w:rStyle w:val="Kommentarzeichen"/>
          <w:b/>
          <w:bCs/>
          <w:sz w:val="24"/>
        </w:rPr>
        <w:t xml:space="preserve">: </w:t>
      </w:r>
    </w:p>
    <w:p w14:paraId="23BA8486" w14:textId="77777777" w:rsidR="004F1207" w:rsidRDefault="004F1207" w:rsidP="004F1207">
      <w:pPr>
        <w:pStyle w:val="Listenabsatz"/>
        <w:numPr>
          <w:ilvl w:val="0"/>
          <w:numId w:val="22"/>
        </w:numPr>
        <w:rPr>
          <w:rStyle w:val="Kommentarzeichen"/>
          <w:sz w:val="24"/>
        </w:rPr>
      </w:pPr>
      <w:r>
        <w:rPr>
          <w:rStyle w:val="Kommentarzeichen"/>
          <w:sz w:val="24"/>
        </w:rPr>
        <w:t xml:space="preserve">Zerlegt Nachrichten in Chunks und legt diese in </w:t>
      </w:r>
      <w:proofErr w:type="spellStart"/>
      <w:r>
        <w:rPr>
          <w:rStyle w:val="Kommentarzeichen"/>
          <w:sz w:val="24"/>
        </w:rPr>
        <w:t>unbounded</w:t>
      </w:r>
      <w:proofErr w:type="spellEnd"/>
      <w:r>
        <w:rPr>
          <w:rStyle w:val="Kommentarzeichen"/>
          <w:sz w:val="24"/>
        </w:rPr>
        <w:t xml:space="preserve"> </w:t>
      </w:r>
      <w:proofErr w:type="spellStart"/>
      <w:r>
        <w:rPr>
          <w:rStyle w:val="Kommentarzeichen"/>
          <w:sz w:val="24"/>
        </w:rPr>
        <w:t>Priorityqueue</w:t>
      </w:r>
      <w:proofErr w:type="spellEnd"/>
      <w:r>
        <w:rPr>
          <w:rStyle w:val="Kommentarzeichen"/>
          <w:sz w:val="24"/>
        </w:rPr>
        <w:t xml:space="preserve"> rein</w:t>
      </w:r>
    </w:p>
    <w:p w14:paraId="457ADB67" w14:textId="77777777" w:rsidR="004F1207" w:rsidRPr="00E8283A" w:rsidRDefault="004F1207" w:rsidP="004F1207">
      <w:pPr>
        <w:pStyle w:val="Listenabsatz"/>
        <w:numPr>
          <w:ilvl w:val="0"/>
          <w:numId w:val="22"/>
        </w:numPr>
        <w:rPr>
          <w:rStyle w:val="Kommentarzeichen"/>
          <w:sz w:val="24"/>
        </w:rPr>
      </w:pPr>
      <w:r>
        <w:rPr>
          <w:rStyle w:val="Kommentarzeichen"/>
          <w:sz w:val="24"/>
        </w:rPr>
        <w:t>Kann evtl. Threadpool für das publishen von Nachrichten verwenden</w:t>
      </w:r>
    </w:p>
    <w:p w14:paraId="153FC647" w14:textId="77777777" w:rsidR="004F1207" w:rsidRPr="00C25A13" w:rsidRDefault="004F1207" w:rsidP="004F1207">
      <w:pPr>
        <w:rPr>
          <w:rStyle w:val="Kommentarzeichen"/>
          <w:b/>
          <w:bCs/>
          <w:sz w:val="24"/>
        </w:rPr>
      </w:pPr>
      <w:proofErr w:type="spellStart"/>
      <w:r w:rsidRPr="00C25A13">
        <w:rPr>
          <w:rStyle w:val="Kommentarzeichen"/>
          <w:b/>
          <w:bCs/>
          <w:sz w:val="24"/>
        </w:rPr>
        <w:t>pubUnit</w:t>
      </w:r>
      <w:proofErr w:type="spellEnd"/>
      <w:r w:rsidRPr="00C25A13">
        <w:rPr>
          <w:rStyle w:val="Kommentarzeichen"/>
          <w:b/>
          <w:bCs/>
          <w:sz w:val="24"/>
        </w:rPr>
        <w:t>:</w:t>
      </w:r>
    </w:p>
    <w:p w14:paraId="4AA64CB0" w14:textId="77777777" w:rsidR="004F1207" w:rsidRDefault="004F1207" w:rsidP="004F1207">
      <w:pPr>
        <w:pStyle w:val="Listenabsatz"/>
        <w:numPr>
          <w:ilvl w:val="0"/>
          <w:numId w:val="22"/>
        </w:numPr>
      </w:pPr>
      <w:proofErr w:type="spellStart"/>
      <w:r>
        <w:rPr>
          <w:rStyle w:val="Kommentarzeichen"/>
          <w:sz w:val="24"/>
        </w:rPr>
        <w:lastRenderedPageBreak/>
        <w:t>Worker</w:t>
      </w:r>
      <w:proofErr w:type="spellEnd"/>
      <w:r>
        <w:rPr>
          <w:rStyle w:val="Kommentarzeichen"/>
          <w:sz w:val="24"/>
        </w:rPr>
        <w:t xml:space="preserve">, welcher bei gefüllter </w:t>
      </w:r>
      <w:proofErr w:type="spellStart"/>
      <w:r>
        <w:rPr>
          <w:rStyle w:val="Kommentarzeichen"/>
          <w:sz w:val="24"/>
        </w:rPr>
        <w:t>PriorityQueue</w:t>
      </w:r>
      <w:proofErr w:type="spellEnd"/>
      <w:r>
        <w:rPr>
          <w:rStyle w:val="Kommentarzeichen"/>
          <w:sz w:val="24"/>
        </w:rPr>
        <w:t xml:space="preserve"> für das publishen der </w:t>
      </w:r>
      <w:proofErr w:type="spellStart"/>
      <w:r>
        <w:rPr>
          <w:rStyle w:val="Kommentarzeichen"/>
          <w:sz w:val="24"/>
        </w:rPr>
        <w:t>chunked</w:t>
      </w:r>
      <w:proofErr w:type="spellEnd"/>
      <w:r>
        <w:rPr>
          <w:rStyle w:val="Kommentarzeichen"/>
          <w:sz w:val="24"/>
        </w:rPr>
        <w:t xml:space="preserve"> Nachrichten zuständig ist.</w:t>
      </w:r>
      <w:r w:rsidRPr="00F94860">
        <w:rPr>
          <w:noProof/>
        </w:rPr>
        <w:t xml:space="preserve"> </w:t>
      </w:r>
    </w:p>
    <w:p w14:paraId="25CD6341" w14:textId="0C5DC444" w:rsidR="009E7AF7" w:rsidRDefault="004F1207" w:rsidP="009E7AF7">
      <w:r>
        <w:rPr>
          <w:noProof/>
        </w:rPr>
        <w:drawing>
          <wp:inline distT="0" distB="0" distL="0" distR="0" wp14:anchorId="20372B47" wp14:editId="7F840673">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0691CBBA" w14:textId="77777777" w:rsidR="004930C3" w:rsidRPr="00BC08A4" w:rsidRDefault="004930C3" w:rsidP="004930C3">
      <w:pPr>
        <w:pStyle w:val="Abbildung"/>
        <w:rPr>
          <w:rStyle w:val="Kommentarzeichen"/>
          <w:sz w:val="24"/>
        </w:rPr>
      </w:pPr>
      <w:r>
        <w:rPr>
          <w:noProof/>
        </w:rPr>
        <w:lastRenderedPageBreak/>
        <w:drawing>
          <wp:inline distT="0" distB="0" distL="0" distR="0" wp14:anchorId="45890D5A" wp14:editId="35D1FD07">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2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098F542A" w14:textId="7546EBC8" w:rsidR="00E63193" w:rsidRPr="00E63193" w:rsidRDefault="004930C3" w:rsidP="00E63193">
      <w:pPr>
        <w:pStyle w:val="Beschriftung"/>
      </w:pPr>
      <w:bookmarkStart w:id="39" w:name="_Ref15828139"/>
      <w:bookmarkStart w:id="40" w:name="_Toc7017097"/>
      <w:bookmarkStart w:id="41"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783AED">
        <w:rPr>
          <w:b/>
          <w:noProof/>
        </w:rPr>
        <w:t>2</w:t>
      </w:r>
      <w:r w:rsidRPr="00BC08A4">
        <w:rPr>
          <w:b/>
        </w:rPr>
        <w:fldChar w:fldCharType="end"/>
      </w:r>
      <w:bookmarkEnd w:id="39"/>
      <w:r>
        <w:rPr>
          <w:b/>
        </w:rPr>
        <w:t>:</w:t>
      </w:r>
      <w:r w:rsidRPr="00BC08A4">
        <w:t xml:space="preserve"> </w:t>
      </w:r>
      <w:bookmarkEnd w:id="40"/>
      <w:bookmarkEnd w:id="41"/>
      <w:r>
        <w:t>Software-Architektur</w:t>
      </w:r>
    </w:p>
    <w:p w14:paraId="401A9AD7" w14:textId="77777777" w:rsidR="004930C3" w:rsidRPr="00812798" w:rsidRDefault="004930C3" w:rsidP="004930C3"/>
    <w:p w14:paraId="57B30524" w14:textId="77777777" w:rsidR="004930C3" w:rsidRDefault="004930C3" w:rsidP="004930C3"/>
    <w:p w14:paraId="09D92A85" w14:textId="77777777" w:rsidR="004930C3" w:rsidRDefault="004930C3" w:rsidP="004930C3">
      <w:proofErr w:type="spellStart"/>
      <w:r>
        <w:t>Nearfly</w:t>
      </w:r>
      <w:proofErr w:type="spellEnd"/>
      <w:r>
        <w:t xml:space="preserve"> API hat folgende Funktionen:</w:t>
      </w:r>
    </w:p>
    <w:p w14:paraId="6B40EE21" w14:textId="77777777" w:rsidR="004930C3" w:rsidRDefault="004930C3" w:rsidP="004930C3">
      <w:pPr>
        <w:pStyle w:val="Listenabsatz"/>
        <w:numPr>
          <w:ilvl w:val="0"/>
          <w:numId w:val="22"/>
        </w:numPr>
      </w:pPr>
      <w:proofErr w:type="gramStart"/>
      <w:r>
        <w:t>Connect(</w:t>
      </w:r>
      <w:proofErr w:type="spellStart"/>
      <w:proofErr w:type="gramEnd"/>
      <w:r>
        <w:t>MqttOptions</w:t>
      </w:r>
      <w:proofErr w:type="spellEnd"/>
      <w:r>
        <w:t xml:space="preserve">, </w:t>
      </w:r>
      <w:proofErr w:type="spellStart"/>
      <w:r>
        <w:t>NearbyOptions</w:t>
      </w:r>
      <w:proofErr w:type="spellEnd"/>
      <w:r>
        <w:t>)</w:t>
      </w:r>
    </w:p>
    <w:p w14:paraId="34FC6292" w14:textId="77777777" w:rsidR="004930C3" w:rsidRDefault="004930C3" w:rsidP="004930C3">
      <w:pPr>
        <w:pStyle w:val="Listenabsatz"/>
        <w:numPr>
          <w:ilvl w:val="0"/>
          <w:numId w:val="22"/>
        </w:numPr>
      </w:pPr>
      <w:proofErr w:type="spellStart"/>
      <w:proofErr w:type="gramStart"/>
      <w:r>
        <w:t>Subscribe</w:t>
      </w:r>
      <w:proofErr w:type="spellEnd"/>
      <w:r>
        <w:t>(</w:t>
      </w:r>
      <w:proofErr w:type="spellStart"/>
      <w:proofErr w:type="gramEnd"/>
      <w:r>
        <w:t>channel</w:t>
      </w:r>
      <w:proofErr w:type="spellEnd"/>
      <w:r>
        <w:t>, QoS)</w:t>
      </w:r>
    </w:p>
    <w:p w14:paraId="5EBDA802" w14:textId="50245570" w:rsidR="00896A95" w:rsidRPr="00CE7969" w:rsidRDefault="004930C3" w:rsidP="00896A95">
      <w:pPr>
        <w:pStyle w:val="Listenabsatz"/>
        <w:numPr>
          <w:ilvl w:val="0"/>
          <w:numId w:val="22"/>
        </w:numPr>
      </w:pPr>
      <w:proofErr w:type="gramStart"/>
      <w:r>
        <w:t>Publish(</w:t>
      </w:r>
      <w:proofErr w:type="spellStart"/>
      <w:proofErr w:type="gramEnd"/>
      <w:r>
        <w:t>channel</w:t>
      </w:r>
      <w:proofErr w:type="spellEnd"/>
      <w:r>
        <w:t xml:space="preserve">, </w:t>
      </w:r>
      <w:proofErr w:type="spellStart"/>
      <w:r>
        <w:t>payload</w:t>
      </w:r>
      <w:proofErr w:type="spellEnd"/>
      <w:r>
        <w:t xml:space="preserve">, </w:t>
      </w:r>
      <w:proofErr w:type="spellStart"/>
      <w:r>
        <w:t>priority</w:t>
      </w:r>
      <w:proofErr w:type="spellEnd"/>
      <w:r>
        <w:t>)</w:t>
      </w:r>
    </w:p>
    <w:bookmarkStart w:id="42" w:name="_Toc38056098"/>
    <w:p w14:paraId="02932229" w14:textId="1DCFDFCD"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1">
                      <w14:nvContentPartPr>
                        <w14:cNvContentPartPr/>
                      </w14:nvContentPartPr>
                      <w14:xfrm>
                        <a:off x="0" y="0"/>
                        <a:ext cx="34920" cy="1800"/>
                      </w14:xfrm>
                    </w14:contentPart>
                  </a:graphicData>
                </a:graphic>
              </wp:anchor>
            </w:drawing>
          </mc:Choice>
          <mc:Fallback>
            <w:pict>
              <v:shapetype w14:anchorId="19AC2C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3" o:title=""/>
              </v:shape>
            </w:pict>
          </mc:Fallback>
        </mc:AlternateContent>
      </w:r>
      <w:r w:rsidR="004930C3">
        <w:t>Implementierung</w:t>
      </w:r>
      <w:r w:rsidR="00D13B3B">
        <w:t xml:space="preserve"> des </w:t>
      </w:r>
      <w:proofErr w:type="spellStart"/>
      <w:r w:rsidR="00D13B3B">
        <w:t>Nearfly</w:t>
      </w:r>
      <w:proofErr w:type="spellEnd"/>
      <w:r w:rsidR="00D13B3B">
        <w:t xml:space="preserve"> Services</w:t>
      </w:r>
      <w:bookmarkEnd w:id="42"/>
    </w:p>
    <w:p w14:paraId="25F3D01D" w14:textId="6256ED0C" w:rsidR="00405841" w:rsidRDefault="00606FEB" w:rsidP="00405841">
      <w:pPr>
        <w:pStyle w:val="Listenabsatz"/>
        <w:numPr>
          <w:ilvl w:val="0"/>
          <w:numId w:val="22"/>
        </w:numPr>
      </w:pPr>
      <w:proofErr w:type="spellStart"/>
      <w:r>
        <w:t>Weclhe</w:t>
      </w:r>
      <w:proofErr w:type="spellEnd"/>
      <w:r>
        <w:t xml:space="preserve"> Permission </w:t>
      </w:r>
      <w:proofErr w:type="spellStart"/>
      <w:r>
        <w:t>msüsen</w:t>
      </w:r>
      <w:proofErr w:type="spellEnd"/>
      <w:r>
        <w:t xml:space="preserve"> gewährt werden </w:t>
      </w:r>
      <w:r w:rsidR="002353FF">
        <w:t>…</w:t>
      </w:r>
      <w:r w:rsidR="002C149C">
        <w:t xml:space="preserve">+ Fragen zur </w:t>
      </w:r>
      <w:proofErr w:type="spellStart"/>
      <w:r w:rsidR="002C149C">
        <w:t>Runtime</w:t>
      </w:r>
      <w:proofErr w:type="spellEnd"/>
      <w:r w:rsidR="002C149C">
        <w:t xml:space="preserve"> und warum das gemacht werden muss</w:t>
      </w:r>
    </w:p>
    <w:p w14:paraId="194B908E" w14:textId="2EF65BE1" w:rsidR="00C3182F" w:rsidRDefault="00405841" w:rsidP="00C3182F">
      <w:pPr>
        <w:pStyle w:val="Listenabsatz"/>
        <w:numPr>
          <w:ilvl w:val="0"/>
          <w:numId w:val="22"/>
        </w:numPr>
      </w:pPr>
      <w:r>
        <w:t>Wahl der Kanäle</w:t>
      </w:r>
      <w:r w:rsidR="00C3182F">
        <w:t>:</w:t>
      </w:r>
    </w:p>
    <w:p w14:paraId="4D9FEF3A" w14:textId="6237967B" w:rsidR="00F62725" w:rsidRDefault="00F62725" w:rsidP="00C3182F">
      <w:pPr>
        <w:pStyle w:val="Listenabsatz"/>
        <w:numPr>
          <w:ilvl w:val="1"/>
          <w:numId w:val="22"/>
        </w:numPr>
      </w:pPr>
      <w:proofErr w:type="spellStart"/>
      <w:r>
        <w:t>Nearby</w:t>
      </w:r>
      <w:proofErr w:type="spellEnd"/>
      <w:r>
        <w:t xml:space="preserve"> Connections bietet eine </w:t>
      </w:r>
      <w:r w:rsidR="008D501E">
        <w:t>Sichtbarkeitsbeschränkung</w:t>
      </w:r>
      <w:r>
        <w:t xml:space="preserve"> für nahstehende Geräte an, welche durch die Angabe einer UTF-8 encodierter SERVICE_ID erfolgt. Sinnvoll ist die Benutzung dieses Features, um unerwünschte Verbindungsanfragen zwischen unterschiedlichen </w:t>
      </w:r>
      <w:r w:rsidR="00030CE5">
        <w:t>Applikationen</w:t>
      </w:r>
      <w:r>
        <w:t xml:space="preserve"> und </w:t>
      </w:r>
      <w:r w:rsidR="00E57004">
        <w:t>den damit verbundenen Overhead</w:t>
      </w:r>
      <w:r>
        <w:t xml:space="preserve"> zu vermeiden</w:t>
      </w:r>
      <w:r w:rsidR="00FD75FB">
        <w:t xml:space="preserve">. Da MQTT wird das </w:t>
      </w:r>
      <w:proofErr w:type="spellStart"/>
      <w:r w:rsidR="00FD75FB">
        <w:t>top</w:t>
      </w:r>
      <w:proofErr w:type="spellEnd"/>
      <w:r w:rsidR="00FD75FB">
        <w:t xml:space="preserve">-level Topic als solches gebraucht. Sodass </w:t>
      </w:r>
      <w:r w:rsidR="00865D3D">
        <w:t xml:space="preserve">beim Verbindungsaufbau </w:t>
      </w:r>
      <w:proofErr w:type="spellStart"/>
      <w:r w:rsidR="00865D3D">
        <w:t>eun</w:t>
      </w:r>
      <w:proofErr w:type="spellEnd"/>
      <w:r w:rsidR="00865D3D">
        <w:t xml:space="preserve"> NEARFLYCONTEXT angeben muss.</w:t>
      </w:r>
    </w:p>
    <w:p w14:paraId="127CF8C0" w14:textId="2E774B70" w:rsidR="00A57DF2" w:rsidRDefault="00E7782C" w:rsidP="00A57DF2">
      <w:pPr>
        <w:pStyle w:val="Listenabsatz"/>
        <w:numPr>
          <w:ilvl w:val="0"/>
          <w:numId w:val="22"/>
        </w:numPr>
      </w:pPr>
      <w:r>
        <w:t>Dynamisches wechseln zwischen Online- und Offline-Modus</w:t>
      </w:r>
    </w:p>
    <w:p w14:paraId="3195DE88" w14:textId="5A672C8E" w:rsidR="00F165B5" w:rsidRDefault="00F165B5" w:rsidP="00A57DF2">
      <w:pPr>
        <w:pStyle w:val="Listenabsatz"/>
        <w:numPr>
          <w:ilvl w:val="0"/>
          <w:numId w:val="22"/>
        </w:numPr>
      </w:pPr>
      <w:r>
        <w:t xml:space="preserve">Realisierung der </w:t>
      </w:r>
      <w:proofErr w:type="spellStart"/>
      <w:r>
        <w:t>Callbacks</w:t>
      </w:r>
      <w:proofErr w:type="spellEnd"/>
    </w:p>
    <w:p w14:paraId="43251841" w14:textId="14A1628E" w:rsidR="00387E1D" w:rsidRDefault="00387E1D" w:rsidP="00A57DF2">
      <w:pPr>
        <w:pStyle w:val="Listenabsatz"/>
        <w:numPr>
          <w:ilvl w:val="0"/>
          <w:numId w:val="22"/>
        </w:numPr>
      </w:pPr>
      <w:r>
        <w:t xml:space="preserve">Übertragung von </w:t>
      </w:r>
      <w:proofErr w:type="spellStart"/>
      <w:r>
        <w:t>TextNachrichten</w:t>
      </w:r>
      <w:proofErr w:type="spellEnd"/>
    </w:p>
    <w:p w14:paraId="069A2B8A" w14:textId="3B2964E3" w:rsidR="000E2D39" w:rsidRDefault="000E2D39" w:rsidP="000E2D39">
      <w:pPr>
        <w:pStyle w:val="Listenabsatz"/>
        <w:numPr>
          <w:ilvl w:val="1"/>
          <w:numId w:val="22"/>
        </w:numPr>
      </w:pPr>
      <w:proofErr w:type="spellStart"/>
      <w:r>
        <w:t>Nearby</w:t>
      </w:r>
      <w:proofErr w:type="spellEnd"/>
      <w:r>
        <w:t xml:space="preserve">: Wahl zwischen </w:t>
      </w:r>
      <w:proofErr w:type="spellStart"/>
      <w:r>
        <w:t>Bineary</w:t>
      </w:r>
      <w:proofErr w:type="spellEnd"/>
      <w:r>
        <w:t xml:space="preserve"> und Stream + </w:t>
      </w:r>
      <w:r w:rsidR="00406603">
        <w:t>konkrete Werte, was für ein unterschied hat was gemacht</w:t>
      </w:r>
      <w:r w:rsidR="0019617F">
        <w:t>?</w:t>
      </w:r>
    </w:p>
    <w:p w14:paraId="42757042" w14:textId="67B5B83B" w:rsidR="000E2D39" w:rsidRDefault="00843913" w:rsidP="000E2D39">
      <w:pPr>
        <w:pStyle w:val="Listenabsatz"/>
        <w:numPr>
          <w:ilvl w:val="1"/>
          <w:numId w:val="22"/>
        </w:numPr>
      </w:pPr>
      <w:r>
        <w:t xml:space="preserve">Bei MQTT hingegen reicht es die Datei im Stream einzulesen und diese in ein Binary-Array zu konvertieren. </w:t>
      </w:r>
      <w:r w:rsidR="00B7254C">
        <w:t xml:space="preserve">Die </w:t>
      </w:r>
      <w:r w:rsidR="00401E49">
        <w:t>Binary-Datei kann dann als Single Chunk gesendet werden</w:t>
      </w:r>
    </w:p>
    <w:p w14:paraId="2258C341" w14:textId="7FC77E97" w:rsidR="00387E1D" w:rsidRDefault="00387E1D" w:rsidP="00A57DF2">
      <w:pPr>
        <w:pStyle w:val="Listenabsatz"/>
        <w:numPr>
          <w:ilvl w:val="0"/>
          <w:numId w:val="22"/>
        </w:numPr>
      </w:pPr>
      <w:r>
        <w:t>Übertragung von Files</w:t>
      </w:r>
    </w:p>
    <w:p w14:paraId="23506124" w14:textId="51263A13" w:rsidR="00324DA9" w:rsidRDefault="00324DA9" w:rsidP="00324DA9">
      <w:pPr>
        <w:pStyle w:val="Listenabsatz"/>
        <w:numPr>
          <w:ilvl w:val="1"/>
          <w:numId w:val="22"/>
        </w:numPr>
      </w:pPr>
      <w:r>
        <w:t xml:space="preserve">Wenn die </w:t>
      </w:r>
      <w:proofErr w:type="spellStart"/>
      <w:r>
        <w:t>Aktivity</w:t>
      </w:r>
      <w:proofErr w:type="spellEnd"/>
      <w:r>
        <w:t xml:space="preserve"> auf Files zugreift, muss darauf geachtet werden, </w:t>
      </w:r>
      <w:proofErr w:type="gramStart"/>
      <w:r>
        <w:t>das</w:t>
      </w:r>
      <w:proofErr w:type="gramEnd"/>
      <w:r>
        <w:t xml:space="preserve"> diese </w:t>
      </w:r>
      <w:r w:rsidR="006D7AA6">
        <w:t>die rechte READ_EXTERNAL_STORAGE und WRITE_EXTERNAL_STORAGE</w:t>
      </w:r>
      <w:r w:rsidR="001138C8">
        <w:t xml:space="preserve"> besitzt.</w:t>
      </w:r>
    </w:p>
    <w:p w14:paraId="428EC7BD" w14:textId="31D2513B" w:rsidR="00CB72FC" w:rsidRDefault="00CB72FC" w:rsidP="00324DA9">
      <w:pPr>
        <w:pStyle w:val="Listenabsatz"/>
        <w:numPr>
          <w:ilvl w:val="1"/>
          <w:numId w:val="22"/>
        </w:numPr>
      </w:pPr>
      <w:r>
        <w:t xml:space="preserve">Sequenzdiagram wie im </w:t>
      </w:r>
      <w:proofErr w:type="gramStart"/>
      <w:r>
        <w:t>Buch</w:t>
      </w:r>
      <w:r w:rsidR="003C1590">
        <w:t>(</w:t>
      </w:r>
      <w:proofErr w:type="gramEnd"/>
      <w:r w:rsidR="003C1590">
        <w:t>11.04.20)</w:t>
      </w:r>
      <w:r>
        <w:t xml:space="preserve"> für </w:t>
      </w:r>
      <w:proofErr w:type="spellStart"/>
      <w:r>
        <w:t>Nearby</w:t>
      </w:r>
      <w:proofErr w:type="spellEnd"/>
      <w:r>
        <w:t xml:space="preserve"> aufzeichnen</w:t>
      </w:r>
    </w:p>
    <w:p w14:paraId="5D8FB97D" w14:textId="69AC02AF" w:rsidR="00EB332A" w:rsidRDefault="00EB332A" w:rsidP="00A57DF2">
      <w:pPr>
        <w:pStyle w:val="Listenabsatz"/>
        <w:numPr>
          <w:ilvl w:val="0"/>
          <w:numId w:val="22"/>
        </w:numPr>
      </w:pPr>
      <w:r>
        <w:t xml:space="preserve">Implementierung von Stream </w:t>
      </w:r>
      <w:proofErr w:type="spellStart"/>
      <w:r>
        <w:t>üvertragung</w:t>
      </w:r>
      <w:proofErr w:type="spellEnd"/>
      <w:r>
        <w:t>. Aufpassen das RAM nicht vollläuft, daher Datei lokal abspeichern</w:t>
      </w:r>
      <w:r w:rsidR="00324DA9">
        <w:t>.</w:t>
      </w:r>
    </w:p>
    <w:p w14:paraId="557F690A" w14:textId="0DC2DB64" w:rsidR="00155773" w:rsidRDefault="00155773" w:rsidP="00A57DF2">
      <w:pPr>
        <w:pStyle w:val="Listenabsatz"/>
        <w:numPr>
          <w:ilvl w:val="0"/>
          <w:numId w:val="22"/>
        </w:numPr>
      </w:pPr>
      <w:r>
        <w:t xml:space="preserve">Wahl des Threads für die </w:t>
      </w:r>
      <w:proofErr w:type="spellStart"/>
      <w:r>
        <w:t>Forwarding</w:t>
      </w:r>
      <w:proofErr w:type="spellEnd"/>
      <w:r>
        <w:t xml:space="preserve"> </w:t>
      </w:r>
      <w:proofErr w:type="spellStart"/>
      <w:r>
        <w:t>komponente</w:t>
      </w:r>
      <w:proofErr w:type="spellEnd"/>
      <w:r w:rsidR="00B71082">
        <w:t xml:space="preserve">: Thread-Pool </w:t>
      </w:r>
      <w:proofErr w:type="spellStart"/>
      <w:r w:rsidR="00B71082">
        <w:t>Executor</w:t>
      </w:r>
      <w:proofErr w:type="spellEnd"/>
    </w:p>
    <w:p w14:paraId="64F920FC" w14:textId="43A67707" w:rsidR="004A1AF1" w:rsidRPr="004A1AF1" w:rsidRDefault="009469CF" w:rsidP="004A1AF1">
      <w:pPr>
        <w:pStyle w:val="berschrift2"/>
        <w:rPr>
          <w:color w:val="A6A6A6" w:themeColor="background1" w:themeShade="A6"/>
        </w:rPr>
      </w:pPr>
      <w:bookmarkStart w:id="43" w:name="_Toc38056099"/>
      <w:r>
        <w:rPr>
          <w:color w:val="A6A6A6" w:themeColor="background1" w:themeShade="A6"/>
        </w:rPr>
        <w:t>Erstellen der Bibliothek</w:t>
      </w:r>
      <w:bookmarkEnd w:id="43"/>
    </w:p>
    <w:p w14:paraId="3C6C50A5"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 xml:space="preserve">Da zu Entwickelnde System eine Bibliothek sein soll, </w:t>
      </w:r>
      <w:proofErr w:type="spellStart"/>
      <w:r w:rsidRPr="000C6C5F">
        <w:rPr>
          <w:color w:val="A6A6A6" w:themeColor="background1" w:themeShade="A6"/>
        </w:rPr>
        <w:t>mus</w:t>
      </w:r>
      <w:proofErr w:type="spellEnd"/>
      <w:r w:rsidRPr="000C6C5F">
        <w:rPr>
          <w:color w:val="A6A6A6" w:themeColor="background1" w:themeShade="A6"/>
        </w:rPr>
        <w:t xml:space="preserve"> zunächst entschieden werden, welche Art benutzt wird</w:t>
      </w:r>
    </w:p>
    <w:p w14:paraId="225EA56E"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 xml:space="preserve">Android-Studio bietet 2 Arten von Bibliotheken. Java und Android </w:t>
      </w:r>
      <w:proofErr w:type="spellStart"/>
      <w:r w:rsidRPr="000C6C5F">
        <w:rPr>
          <w:color w:val="A6A6A6" w:themeColor="background1" w:themeShade="A6"/>
        </w:rPr>
        <w:t>Biblitoheken</w:t>
      </w:r>
      <w:proofErr w:type="spellEnd"/>
    </w:p>
    <w:p w14:paraId="480BF2DD" w14:textId="3F973120" w:rsidR="009469CF" w:rsidRPr="009469CF" w:rsidRDefault="009469CF" w:rsidP="009469CF">
      <w:pPr>
        <w:pStyle w:val="Listenabsatz"/>
        <w:numPr>
          <w:ilvl w:val="0"/>
          <w:numId w:val="22"/>
        </w:numPr>
        <w:rPr>
          <w:color w:val="A6A6A6" w:themeColor="background1" w:themeShade="A6"/>
        </w:rPr>
      </w:pPr>
      <w:r w:rsidRPr="000C6C5F">
        <w:rPr>
          <w:color w:val="A6A6A6" w:themeColor="background1" w:themeShade="A6"/>
        </w:rPr>
        <w:t>(Kurze Erläuterung der Vorteile der AAR-</w:t>
      </w:r>
      <w:proofErr w:type="spellStart"/>
      <w:r w:rsidRPr="000C6C5F">
        <w:rPr>
          <w:color w:val="A6A6A6" w:themeColor="background1" w:themeShade="A6"/>
        </w:rPr>
        <w:t>Bib</w:t>
      </w:r>
      <w:proofErr w:type="spellEnd"/>
      <w:r w:rsidRPr="000C6C5F">
        <w:rPr>
          <w:color w:val="A6A6A6" w:themeColor="background1" w:themeShade="A6"/>
        </w:rPr>
        <w:t xml:space="preserve"> und weswegen diese zu verwenden ist)</w:t>
      </w:r>
    </w:p>
    <w:p w14:paraId="23183891" w14:textId="106FA86D" w:rsidR="00D023CA" w:rsidRDefault="00224EFE" w:rsidP="00D023CA">
      <w:pPr>
        <w:pStyle w:val="Listenabsatz"/>
        <w:numPr>
          <w:ilvl w:val="0"/>
          <w:numId w:val="22"/>
        </w:numPr>
      </w:pPr>
      <w:r>
        <w:t xml:space="preserve">Um eine </w:t>
      </w:r>
      <w:r w:rsidR="00FA5FDD">
        <w:t>Bibliothek</w:t>
      </w:r>
      <w:r>
        <w:t xml:space="preserve"> zu erstellen, muss </w:t>
      </w:r>
      <w:r w:rsidR="00563145">
        <w:t>das Projekt</w:t>
      </w:r>
      <w:r>
        <w:t xml:space="preserve"> zunächst in 2 Modulen eingeteilt werden. Dabei muss beinhaltet eines der Module die </w:t>
      </w:r>
      <w:proofErr w:type="spellStart"/>
      <w:r>
        <w:t>Nearfly</w:t>
      </w:r>
      <w:proofErr w:type="spellEnd"/>
      <w:r>
        <w:t xml:space="preserve">-Bibliothek welche später in anderen Projekten eingebunden werden kann, während das </w:t>
      </w:r>
      <w:r w:rsidR="00643012">
        <w:t>zweite</w:t>
      </w:r>
      <w:r>
        <w:t xml:space="preserve"> Modul </w:t>
      </w:r>
      <w:r w:rsidR="002D77AC">
        <w:t xml:space="preserve">die </w:t>
      </w:r>
      <w:r>
        <w:t>Beispielanwendungen</w:t>
      </w:r>
      <w:r w:rsidR="008F01F0">
        <w:t xml:space="preserve"> enthält</w:t>
      </w:r>
      <w:r>
        <w:t xml:space="preserve">, welche zunächst erstellt </w:t>
      </w:r>
      <w:r w:rsidR="002D77AC">
        <w:t>werden</w:t>
      </w:r>
      <w:r>
        <w:t xml:space="preserve">, um die </w:t>
      </w:r>
      <w:r>
        <w:lastRenderedPageBreak/>
        <w:t>Bibliothek auf Ihre Grundfunktionalitäten hin zu testen</w:t>
      </w:r>
      <w:r w:rsidR="00905902">
        <w:t xml:space="preserve">. Das zweite Modul soll später aber auch um </w:t>
      </w:r>
      <w:r>
        <w:t xml:space="preserve">die Szenarien </w:t>
      </w:r>
      <w:r w:rsidR="00905902">
        <w:t>ergänzt werden</w:t>
      </w:r>
      <w:r>
        <w:t>.</w:t>
      </w:r>
    </w:p>
    <w:p w14:paraId="269D0B3B" w14:textId="049757B8" w:rsidR="00D023CA" w:rsidRDefault="00D023CA" w:rsidP="00D023CA">
      <w:pPr>
        <w:pStyle w:val="Listenabsatz"/>
        <w:numPr>
          <w:ilvl w:val="0"/>
          <w:numId w:val="22"/>
        </w:numPr>
      </w:pPr>
      <w:r>
        <w:t>Die Bibliothek wird als Service implementiert</w:t>
      </w:r>
      <w:r w:rsidR="005A3182">
        <w:t xml:space="preserve"> (</w:t>
      </w:r>
      <w:r w:rsidR="005A3182" w:rsidRPr="00C965CB">
        <w:rPr>
          <w:highlight w:val="cyan"/>
        </w:rPr>
        <w:t>Design-Entscheidung oder Implementierung?</w:t>
      </w:r>
      <w:r w:rsidR="005A3182">
        <w:t>)</w:t>
      </w:r>
    </w:p>
    <w:p w14:paraId="613C06F4" w14:textId="520C510D" w:rsidR="00464FCE" w:rsidRDefault="009B058B" w:rsidP="00BF51AC">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w:t>
      </w:r>
      <w:proofErr w:type="spellStart"/>
      <w:r>
        <w:t>subscrbe</w:t>
      </w:r>
      <w:proofErr w:type="spellEnd"/>
      <w:r w:rsidR="00D023CA">
        <w:t>-</w:t>
      </w:r>
      <w:r>
        <w:t xml:space="preserve">prozess </w:t>
      </w:r>
    </w:p>
    <w:p w14:paraId="3D8E5210" w14:textId="37502CBA" w:rsidR="00D03AF5" w:rsidRDefault="00A610D0" w:rsidP="00BF51AC">
      <w:pPr>
        <w:pStyle w:val="Listenabsatz"/>
        <w:numPr>
          <w:ilvl w:val="0"/>
          <w:numId w:val="22"/>
        </w:numPr>
      </w:pPr>
      <w:r>
        <w:t xml:space="preserve">Das </w:t>
      </w:r>
      <w:proofErr w:type="spellStart"/>
      <w:r>
        <w:t>Advertisen</w:t>
      </w:r>
      <w:proofErr w:type="spellEnd"/>
      <w:r>
        <w:t xml:space="preserve"> und </w:t>
      </w:r>
      <w:proofErr w:type="spellStart"/>
      <w:r>
        <w:t>Discovern</w:t>
      </w:r>
      <w:proofErr w:type="spellEnd"/>
      <w:r>
        <w:t xml:space="preserve"> im FINDROOT-State hat den Nachteil</w:t>
      </w:r>
      <w:r w:rsidR="00660BE2">
        <w:t xml:space="preserve">, </w:t>
      </w:r>
      <w:proofErr w:type="spellStart"/>
      <w:r w:rsidR="00660BE2">
        <w:t>das</w:t>
      </w:r>
      <w:proofErr w:type="spellEnd"/>
      <w:r w:rsidR="00660BE2">
        <w:t xml:space="preserve"> es für </w:t>
      </w:r>
      <w:proofErr w:type="spellStart"/>
      <w:r>
        <w:t>für</w:t>
      </w:r>
      <w:proofErr w:type="spellEnd"/>
      <w:r>
        <w:t xml:space="preserve"> größere Latenzzeiten bei der Verbindung</w:t>
      </w:r>
      <w:r w:rsidR="003B18C3">
        <w:t xml:space="preserve"> sorgt</w:t>
      </w:r>
      <w:r w:rsidR="00F86F79">
        <w:t xml:space="preserve"> </w:t>
      </w:r>
      <w:sdt>
        <w:sdtPr>
          <w:alias w:val="Don't edit this field"/>
          <w:tag w:val="CitaviPlaceholder#b89bcf02-effc-4d2a-9082-d5cdd61f1b9c"/>
          <w:id w:val="-1117219859"/>
          <w:placeholder>
            <w:docPart w:val="DefaultPlaceholder_-1854013440"/>
          </w:placeholder>
        </w:sdtPr>
        <w:sdtContent>
          <w:r w:rsidR="00F86F79">
            <w:fldChar w:fldCharType="begin"/>
          </w:r>
          <w:r w:rsidR="000A645A">
            <w:instrText>ADDIN CitaviPlaceholder{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C0xNFQyMTowMzoxNSIsIlByb2plY3QiOnsiJHJlZiI6IjUifX0sIlVzZU51bWJlcmluZ1R5cGVPZlBhcmVudERvY3VtZW50IjpmYWxzZX1dLCJGb3JtYXR0ZWRUZXh0Ijp7IiRpZCI6IjkiLCJDb3VudCI6MSwiVGV4dFVuaXRzIjpbeyIkaWQiOiIxMCIsIkZvbnRTdHlsZSI6eyIkaWQiOiIxMSIsIk5ldXRyYWwiOnRydWV9LCJSZWFkaW5nT3JkZXIiOjEsIlRleHQiOiIoSGFybW9uIDIwMThiKSJ9XX0sIlRhZyI6IkNpdGF2aVBsYWNlaG9sZGVyI2I4OWJjZjAyLWVmZmMtNGQyYS05MDgyLWQ1Y2RkNjFmMWI5YyIsIlRleHQiOiIoSGFybW9uIDIwMThiKSIsIldBSVZlcnNpb24iOiI2LjMuMC4wIn0=}</w:instrText>
          </w:r>
          <w:r w:rsidR="00F86F79">
            <w:fldChar w:fldCharType="separate"/>
          </w:r>
          <w:r w:rsidR="00670A17">
            <w:t>(Harmon 2018b)</w:t>
          </w:r>
          <w:r w:rsidR="00F86F79">
            <w:fldChar w:fldCharType="end"/>
          </w:r>
        </w:sdtContent>
      </w:sdt>
      <w:r w:rsidR="00F86F79">
        <w:t>.</w:t>
      </w:r>
    </w:p>
    <w:p w14:paraId="44DDE0EF" w14:textId="7EBA693F" w:rsidR="00F12576" w:rsidRDefault="00F12576" w:rsidP="00F12576"/>
    <w:p w14:paraId="50648A53" w14:textId="7A715398" w:rsidR="00F12576" w:rsidRDefault="00F12576" w:rsidP="00F12576">
      <w:r>
        <w:t xml:space="preserve">Große Dateien sollte </w:t>
      </w:r>
      <w:proofErr w:type="spellStart"/>
      <w:r>
        <w:t>gechunkt</w:t>
      </w:r>
      <w:proofErr w:type="spellEnd"/>
      <w:r>
        <w:t xml:space="preserve"> werden:</w:t>
      </w:r>
    </w:p>
    <w:p w14:paraId="34B9AEC4" w14:textId="5C51415E" w:rsidR="00F12576" w:rsidRDefault="00EF345C" w:rsidP="00F12576">
      <w:hyperlink r:id="rId24" w:history="1">
        <w:r w:rsidR="00F12576">
          <w:rPr>
            <w:rStyle w:val="Hyperlink"/>
          </w:rPr>
          <w:t>https://stackoverflow.com/questions/50548446/google-nearby-connections-not-able-to-transfer-large-bytes-between-2-devices</w:t>
        </w:r>
      </w:hyperlink>
    </w:p>
    <w:p w14:paraId="74C36832" w14:textId="51025713" w:rsidR="00D13B3B" w:rsidRDefault="0092387C" w:rsidP="00D13B3B">
      <w:pPr>
        <w:pStyle w:val="berschrift1"/>
        <w:jc w:val="both"/>
      </w:pPr>
      <w:r>
        <w:lastRenderedPageBreak/>
        <w:t>Benutzung der API</w:t>
      </w:r>
    </w:p>
    <w:p w14:paraId="11F4277D" w14:textId="31C269F5" w:rsidR="00D1278F" w:rsidRDefault="004D667D" w:rsidP="004D667D">
      <w:r>
        <w:t>Durch Code kann hier die Benutzung aufgezeigt werden</w:t>
      </w:r>
      <w:r w:rsidR="00EB0A1A">
        <w:t xml:space="preserve">. Ähnlich dem Google </w:t>
      </w:r>
      <w:proofErr w:type="spellStart"/>
      <w:r w:rsidR="00EB0A1A">
        <w:t>Get</w:t>
      </w:r>
      <w:r w:rsidR="004E6693">
        <w:t>-</w:t>
      </w:r>
      <w:r w:rsidR="00EB0A1A">
        <w:t>Started</w:t>
      </w:r>
      <w:proofErr w:type="spellEnd"/>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w:t>
      </w:r>
      <w:proofErr w:type="spellStart"/>
      <w:r>
        <w:t>erbe</w:t>
      </w:r>
      <w:proofErr w:type="spellEnd"/>
      <w:r>
        <w:t xml:space="preserve"> von der </w:t>
      </w:r>
      <w:proofErr w:type="spellStart"/>
      <w:r w:rsidRPr="002223A9">
        <w:t>ConnectionsActivityWithPermissions</w:t>
      </w:r>
      <w:proofErr w:type="spellEnd"/>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proofErr w:type="spellStart"/>
      <w:r w:rsidR="00CC5384">
        <w:t>Nachrichten</w:t>
      </w:r>
      <w:proofErr w:type="spellEnd"/>
      <w:r w:rsidR="00F97957">
        <w:t xml:space="preserve"> Empfangen</w:t>
      </w:r>
    </w:p>
    <w:p w14:paraId="7A3FF9C1" w14:textId="4D129EED" w:rsidR="00A36B45" w:rsidRDefault="000E6D74" w:rsidP="00A36B45">
      <w:pPr>
        <w:pStyle w:val="berschrift1"/>
        <w:jc w:val="both"/>
      </w:pPr>
      <w:bookmarkStart w:id="44" w:name="_Toc38056104"/>
      <w:r>
        <w:lastRenderedPageBreak/>
        <w:t>Evaluation</w:t>
      </w:r>
      <w:bookmarkEnd w:id="44"/>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r>
        <w:t xml:space="preserve">Vergleichen der Prozesslaufzeiten zwischen MQTT und </w:t>
      </w:r>
      <w:proofErr w:type="spellStart"/>
      <w:r>
        <w:t>Nearby</w:t>
      </w:r>
      <w:proofErr w:type="spellEnd"/>
      <w:r>
        <w:t xml:space="preserve"> Connections</w:t>
      </w:r>
    </w:p>
    <w:p w14:paraId="424253E3" w14:textId="2E7F5624" w:rsidR="001F643F" w:rsidRDefault="008F302E" w:rsidP="001F643F">
      <w:pPr>
        <w:pStyle w:val="Listenabsatz"/>
        <w:numPr>
          <w:ilvl w:val="0"/>
          <w:numId w:val="22"/>
        </w:numPr>
      </w:pPr>
      <w:r>
        <w:t xml:space="preserve">Verbindungsaufbau mit 2, 3, 4 Peers. </w:t>
      </w:r>
      <w:r w:rsidR="001F643F">
        <w:t xml:space="preserve">Wie gut </w:t>
      </w:r>
      <w:proofErr w:type="gramStart"/>
      <w:r w:rsidR="001F643F">
        <w:t>Skalierbar</w:t>
      </w:r>
      <w:proofErr w:type="gramEnd"/>
      <w:r w:rsidR="001F643F">
        <w:t>?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 xml:space="preserve">Aktiviert </w:t>
      </w:r>
      <w:proofErr w:type="spellStart"/>
      <w:r>
        <w:t>Nearby</w:t>
      </w:r>
      <w:proofErr w:type="spellEnd"/>
      <w:r>
        <w:t xml:space="preserve"> Connections jedoch WIFI-</w:t>
      </w:r>
      <w:proofErr w:type="spellStart"/>
      <w:r>
        <w:t>Direct</w:t>
      </w:r>
      <w:proofErr w:type="spellEnd"/>
      <w:r>
        <w:t xml:space="preserve">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w:t>
      </w:r>
      <w:proofErr w:type="spellStart"/>
      <w:r>
        <w:t>vs</w:t>
      </w:r>
      <w:proofErr w:type="spellEnd"/>
      <w:r>
        <w:t xml:space="preserve"> </w:t>
      </w:r>
      <w:proofErr w:type="spellStart"/>
      <w:r>
        <w:t>Nearby</w:t>
      </w:r>
      <w:proofErr w:type="spellEnd"/>
      <w:r>
        <w:t xml:space="preserve">: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w:t>
      </w:r>
      <w:proofErr w:type="gramStart"/>
      <w:r w:rsidRPr="00E9336F">
        <w:rPr>
          <w:color w:val="76923C" w:themeColor="accent3" w:themeShade="BF"/>
        </w:rPr>
        <w:t>klappt</w:t>
      </w:r>
      <w:proofErr w:type="gramEnd"/>
      <w:r w:rsidRPr="00E9336F">
        <w:rPr>
          <w:color w:val="76923C" w:themeColor="accent3" w:themeShade="BF"/>
        </w:rPr>
        <w:t xml:space="preserve"> durch Discovery(D) und Advertising(A). Möglich ist hierbei, </w:t>
      </w:r>
      <w:proofErr w:type="gramStart"/>
      <w:r w:rsidRPr="00E9336F">
        <w:rPr>
          <w:color w:val="76923C" w:themeColor="accent3" w:themeShade="BF"/>
        </w:rPr>
        <w:t>das</w:t>
      </w:r>
      <w:proofErr w:type="gramEnd"/>
      <w:r w:rsidRPr="00E9336F">
        <w:rPr>
          <w:color w:val="76923C" w:themeColor="accent3" w:themeShade="BF"/>
        </w:rPr>
        <w:t xml:space="preserve"> 1 Device D und der andere A spielt oder beide A&amp;D zeitgleich. Das Verbinden von 2 nahliegenden Devices geht </w:t>
      </w:r>
      <w:proofErr w:type="gramStart"/>
      <w:r w:rsidRPr="00E9336F">
        <w:rPr>
          <w:color w:val="76923C" w:themeColor="accent3" w:themeShade="BF"/>
        </w:rPr>
        <w:t>Flott(</w:t>
      </w:r>
      <w:proofErr w:type="gramEnd"/>
      <w:r w:rsidRPr="00E9336F">
        <w:rPr>
          <w:color w:val="76923C" w:themeColor="accent3" w:themeShade="BF"/>
        </w:rPr>
        <w:t xml:space="preserve">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w:t>
      </w:r>
      <w:proofErr w:type="gramStart"/>
      <w:r w:rsidRPr="00E9336F">
        <w:rPr>
          <w:color w:val="76923C" w:themeColor="accent3" w:themeShade="BF"/>
        </w:rPr>
        <w:t>Server(</w:t>
      </w:r>
      <w:proofErr w:type="gramEnd"/>
      <w:r w:rsidRPr="00E9336F">
        <w:rPr>
          <w:color w:val="76923C" w:themeColor="accent3" w:themeShade="BF"/>
        </w:rPr>
        <w:t xml:space="preserve">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w:t>
      </w:r>
      <w:proofErr w:type="gramStart"/>
      <w:r w:rsidRPr="00E9336F">
        <w:rPr>
          <w:color w:val="76923C" w:themeColor="accent3" w:themeShade="BF"/>
        </w:rPr>
        <w:t>keinen Smartphone</w:t>
      </w:r>
      <w:proofErr w:type="gramEnd"/>
      <w:r w:rsidRPr="00E9336F">
        <w:rPr>
          <w:color w:val="76923C" w:themeColor="accent3" w:themeShade="BF"/>
        </w:rPr>
        <w:t xml:space="preserv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45" w:name="_Toc38056105"/>
      <w:r>
        <w:t>Verifikation der Anforderungen</w:t>
      </w:r>
      <w:bookmarkEnd w:id="45"/>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46" w:name="_Toc38056106"/>
      <w:r>
        <w:lastRenderedPageBreak/>
        <w:t xml:space="preserve">Erkenntnisse des Messenger </w:t>
      </w:r>
      <w:r w:rsidR="00090341">
        <w:t>Szenarios</w:t>
      </w:r>
      <w:bookmarkEnd w:id="46"/>
    </w:p>
    <w:p w14:paraId="3A8513D0" w14:textId="2D3041E4" w:rsidR="004E04BE" w:rsidRDefault="004E04BE" w:rsidP="004E04BE">
      <w:pPr>
        <w:pStyle w:val="Listenabsatz"/>
        <w:numPr>
          <w:ilvl w:val="0"/>
          <w:numId w:val="22"/>
        </w:numPr>
      </w:pPr>
      <w:r>
        <w:t xml:space="preserve">Wie schnell können Größere Nachrichten </w:t>
      </w:r>
      <w:r w:rsidR="0022242D">
        <w:t>übertragen</w:t>
      </w:r>
      <w:r>
        <w:t xml:space="preserve"> werden?</w:t>
      </w:r>
    </w:p>
    <w:p w14:paraId="1E55D6AD" w14:textId="77777777" w:rsidR="004E04BE" w:rsidRDefault="004E04BE" w:rsidP="004E04BE">
      <w:pPr>
        <w:pStyle w:val="Listenabsatz"/>
        <w:numPr>
          <w:ilvl w:val="0"/>
          <w:numId w:val="22"/>
        </w:numPr>
      </w:pPr>
      <w:r>
        <w:t xml:space="preserve">Konkrete Zahlen. Abhängigkeit zwischen Größe, Geschwindigkeit &amp; Endpunkte in MQTT &amp; </w:t>
      </w:r>
      <w:proofErr w:type="spellStart"/>
      <w:r>
        <w:t>Nearby</w:t>
      </w:r>
      <w:proofErr w:type="spellEnd"/>
    </w:p>
    <w:p w14:paraId="3BB56E16" w14:textId="3360F0F6" w:rsidR="004E04BE" w:rsidRPr="00E2203D" w:rsidRDefault="00FD4716" w:rsidP="006F53F8">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47" w:name="_Toc38056107"/>
      <w:r>
        <w:t xml:space="preserve">Erkenntnisse </w:t>
      </w:r>
      <w:r w:rsidR="009E2FAE">
        <w:t>des Touchpoint Szenarios</w:t>
      </w:r>
      <w:bookmarkEnd w:id="47"/>
    </w:p>
    <w:p w14:paraId="1DDC4D13" w14:textId="1E12B3FE" w:rsidR="006F53F8" w:rsidRPr="006F53F8" w:rsidRDefault="006F53F8" w:rsidP="006F53F8">
      <w:proofErr w:type="spellStart"/>
      <w:r>
        <w:t>Nearby</w:t>
      </w:r>
      <w:proofErr w:type="spellEnd"/>
      <w:r>
        <w:t xml:space="preserve">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proofErr w:type="spellStart"/>
      <w:r>
        <w:t>Shared</w:t>
      </w:r>
      <w:proofErr w:type="spellEnd"/>
      <w:r>
        <w:t xml:space="preserve">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 xml:space="preserve">Wie verhielt sich Anwendung bei 1 Device, wie bei </w:t>
      </w:r>
      <w:proofErr w:type="gramStart"/>
      <w:r>
        <w:t>4 ?</w:t>
      </w:r>
      <w:proofErr w:type="gramEnd"/>
    </w:p>
    <w:p w14:paraId="7FE5DC73" w14:textId="1CC7F2F4" w:rsidR="006F53F8" w:rsidRPr="005B4468" w:rsidRDefault="00580CA9" w:rsidP="009E2FAE">
      <w:pPr>
        <w:pStyle w:val="Listenabsatz"/>
        <w:numPr>
          <w:ilvl w:val="0"/>
          <w:numId w:val="22"/>
        </w:numPr>
      </w:pPr>
      <w:r>
        <w:t xml:space="preserve">Wie verhielt sich das System bei so und </w:t>
      </w:r>
      <w:proofErr w:type="spellStart"/>
      <w:r>
        <w:t>sovielen</w:t>
      </w:r>
      <w:proofErr w:type="spellEnd"/>
      <w:r>
        <w:t xml:space="preserve"> Werten pro Sekund</w:t>
      </w:r>
      <w:r w:rsidR="00793F09">
        <w:t>e?</w:t>
      </w:r>
    </w:p>
    <w:p w14:paraId="1A9279F8" w14:textId="77777777" w:rsidR="009E2FAE" w:rsidRPr="009E2FAE" w:rsidRDefault="009E2FAE" w:rsidP="009E2FAE"/>
    <w:p w14:paraId="1C946071" w14:textId="77777777" w:rsidR="00641E44" w:rsidRPr="00641E44" w:rsidRDefault="00641E44" w:rsidP="00641E44"/>
    <w:p w14:paraId="7F34BDAA" w14:textId="016A79AA" w:rsidR="00692E80" w:rsidRDefault="00692E80" w:rsidP="00692E80">
      <w:pPr>
        <w:pStyle w:val="berschrift2"/>
      </w:pPr>
      <w:bookmarkStart w:id="48" w:name="_Toc38056108"/>
      <w:r>
        <w:t xml:space="preserve">Erkenntnisse </w:t>
      </w:r>
      <w:bookmarkEnd w:id="48"/>
      <w:r w:rsidR="00921775">
        <w:t xml:space="preserve">des </w:t>
      </w:r>
      <w:proofErr w:type="spellStart"/>
      <w:r w:rsidR="00921775">
        <w:t>Bouncing</w:t>
      </w:r>
      <w:proofErr w:type="spellEnd"/>
      <w:r w:rsidR="00921775">
        <w:t xml:space="preserve"> Ball Szenarios</w:t>
      </w:r>
    </w:p>
    <w:p w14:paraId="11B32DBF" w14:textId="0AC5656A" w:rsidR="00641E44" w:rsidRPr="00641E44" w:rsidRDefault="00220B9E" w:rsidP="00641E44">
      <w:pPr>
        <w:pStyle w:val="Listenabsatz"/>
        <w:numPr>
          <w:ilvl w:val="0"/>
          <w:numId w:val="22"/>
        </w:numPr>
      </w:pPr>
      <w:r>
        <w:t xml:space="preserve">Die </w:t>
      </w:r>
      <w:proofErr w:type="spellStart"/>
      <w:proofErr w:type="gramStart"/>
      <w:r>
        <w:t>Anforderugen</w:t>
      </w:r>
      <w:proofErr w:type="spellEnd"/>
      <w:r>
        <w:t xml:space="preserve"> ,welche</w:t>
      </w:r>
      <w:proofErr w:type="gramEnd"/>
      <w:r>
        <w:t xml:space="preserve"> die </w:t>
      </w:r>
      <w:proofErr w:type="spellStart"/>
      <w:r>
        <w:t>Bouncing</w:t>
      </w:r>
      <w:proofErr w:type="spellEnd"/>
      <w:r>
        <w:t xml:space="preserve">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49" w:name="_Toc38056109"/>
      <w:r>
        <w:lastRenderedPageBreak/>
        <w:t>Fazit</w:t>
      </w:r>
      <w:bookmarkEnd w:id="49"/>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50" w:name="_Toc38056110"/>
      <w:r>
        <w:t>Ausblick</w:t>
      </w:r>
      <w:bookmarkEnd w:id="50"/>
    </w:p>
    <w:p w14:paraId="087C021D" w14:textId="72337131" w:rsidR="00C72258" w:rsidRPr="00C72258" w:rsidRDefault="00C72258" w:rsidP="00C72258">
      <w:r>
        <w:t>…</w:t>
      </w:r>
    </w:p>
    <w:p w14:paraId="326BA82B" w14:textId="77777777" w:rsidR="003652C0" w:rsidRPr="003652C0" w:rsidRDefault="003652C0" w:rsidP="003652C0"/>
    <w:sdt>
      <w:sdtPr>
        <w:rPr>
          <w:rFonts w:ascii="Times New Roman" w:hAnsi="Times New Roman"/>
          <w:b w:val="0"/>
          <w:kern w:val="0"/>
          <w:sz w:val="24"/>
        </w:rPr>
        <w:tag w:val="CitaviBibliography"/>
        <w:id w:val="378748890"/>
        <w:placeholder>
          <w:docPart w:val="DefaultPlaceholder_-1854013440"/>
        </w:placeholder>
      </w:sdtPr>
      <w:sdtContent>
        <w:p w14:paraId="3A2796F8" w14:textId="77777777" w:rsidR="00670A17" w:rsidRDefault="005C0CFB" w:rsidP="00670A17">
          <w:pPr>
            <w:pStyle w:val="CitaviBibliographyHeading"/>
          </w:pPr>
          <w:r>
            <w:fldChar w:fldCharType="begin"/>
          </w:r>
          <w:r>
            <w:instrText>ADDIN CitaviBibliography</w:instrText>
          </w:r>
          <w:r>
            <w:fldChar w:fldCharType="separate"/>
          </w:r>
          <w:bookmarkStart w:id="51" w:name="_Toc38056111"/>
          <w:r w:rsidR="00670A17">
            <w:t>Quellenverzeichnis</w:t>
          </w:r>
          <w:bookmarkEnd w:id="51"/>
        </w:p>
        <w:p w14:paraId="4BE3E774" w14:textId="77777777" w:rsidR="00670A17" w:rsidRDefault="00670A17" w:rsidP="00670A17">
          <w:pPr>
            <w:pStyle w:val="CitaviBibliographyEntry"/>
          </w:pPr>
          <w:bookmarkStart w:id="52" w:name="_CTVL00164593fd40c454502bdba7041b9561011"/>
          <w:r>
            <w:t>Alexander Kunst (2017): Statista-Umfrage Telekommunikation 2017. Deutschland.</w:t>
          </w:r>
        </w:p>
        <w:p w14:paraId="5BDC9D5E" w14:textId="77777777" w:rsidR="00670A17" w:rsidRDefault="00670A17" w:rsidP="00670A17">
          <w:pPr>
            <w:pStyle w:val="CitaviBibliographyEntry"/>
          </w:pPr>
          <w:bookmarkStart w:id="53" w:name="_CTVL001ba5b76d29d3e446d99747073549f9c67"/>
          <w:bookmarkEnd w:id="52"/>
          <w:r>
            <w:t>Banks, Andrew; Gupta, Rahul (2014): MQTT Version 3.1.1 - OASIS Standard, zuletzt aktualisiert am 29.10.2014, zuletzt geprüft am 14.04.2020.</w:t>
          </w:r>
        </w:p>
        <w:p w14:paraId="1C692DBC" w14:textId="77777777" w:rsidR="00670A17" w:rsidRDefault="00670A17" w:rsidP="00670A17">
          <w:pPr>
            <w:pStyle w:val="CitaviBibliographyEntry"/>
          </w:pPr>
          <w:bookmarkStart w:id="54" w:name="_CTVL0018682dcf33a1347239369e41f7f31b7f3"/>
          <w:bookmarkEnd w:id="53"/>
          <w:r>
            <w:t>Harmon, Will (2018a): Google Nearby Connections 2.0 capabilities, zuletzt aktualisiert am 24.08.2018, zuletzt geprüft am 13.04.2020.</w:t>
          </w:r>
        </w:p>
        <w:p w14:paraId="630D7BAB" w14:textId="77777777" w:rsidR="00670A17" w:rsidRDefault="00670A17" w:rsidP="00670A17">
          <w:pPr>
            <w:pStyle w:val="CitaviBibliographyEntry"/>
          </w:pPr>
          <w:bookmarkStart w:id="55" w:name="_CTVL00107e4e8c48e1e4cbf850442e23e3e6fc4"/>
          <w:bookmarkEnd w:id="54"/>
          <w:r>
            <w:t>Harmon, Will (2018b): How can I speed up Nearby Connections API discovery?, zuletzt aktualisiert am 18.10.2018, zuletzt geprüft am 13.04.2020.</w:t>
          </w:r>
        </w:p>
        <w:p w14:paraId="747151A0" w14:textId="77777777" w:rsidR="00670A17" w:rsidRDefault="00670A17" w:rsidP="00670A17">
          <w:pPr>
            <w:pStyle w:val="CitaviBibliographyEntry"/>
          </w:pPr>
          <w:bookmarkStart w:id="56" w:name="_CTVL001b6b8f39097d146f7b86c3a1fbf9e3b90"/>
          <w:bookmarkEnd w:id="55"/>
          <w:r>
            <w:t>Harmon, Will (2019): How performant is Nearby Connections?, zuletzt aktualisiert am 31.01.2019, zuletzt geprüft am 13.04.2020.</w:t>
          </w:r>
        </w:p>
        <w:p w14:paraId="4312F07B" w14:textId="77777777" w:rsidR="00670A17" w:rsidRDefault="00670A17" w:rsidP="00670A17">
          <w:pPr>
            <w:pStyle w:val="CitaviBibliographyEntry"/>
          </w:pPr>
          <w:bookmarkStart w:id="57" w:name="_CTVL001a410573b4fd04f77abd393aa1b1ead54"/>
          <w:bookmarkEnd w:id="56"/>
          <w:r>
            <w:t>HiveMQ Team (2019): Client, Broker / Server and Connection Establishment - MQTT Essentials: Part 3, zuletzt aktualisiert am 17.07.2019, zuletzt geprüft am 14.04.2020.</w:t>
          </w:r>
        </w:p>
        <w:p w14:paraId="6EF82573" w14:textId="77777777" w:rsidR="00670A17" w:rsidRDefault="00670A17" w:rsidP="00670A17">
          <w:pPr>
            <w:pStyle w:val="CitaviBibliographyEntry"/>
          </w:pPr>
          <w:bookmarkStart w:id="58" w:name="_CTVL00163b1b985e3b34719a6ccdbe29b1654c9"/>
          <w:bookmarkEnd w:id="57"/>
          <w:r>
            <w:t>Nearby Connections Team (2018): Nearby Connections API Leitfaden, zuletzt geprüft am 04.04.2020.</w:t>
          </w:r>
        </w:p>
        <w:p w14:paraId="46D54EC4" w14:textId="77777777" w:rsidR="00670A17" w:rsidRDefault="00670A17" w:rsidP="00670A17">
          <w:pPr>
            <w:pStyle w:val="CitaviBibliographyEntry"/>
          </w:pPr>
          <w:bookmarkStart w:id="59" w:name="_CTVL001ead62713b0834e88b292fc9005520133"/>
          <w:bookmarkEnd w:id="58"/>
          <w:r>
            <w:t>Roger Light (2020): mosquitto.conf man page, zuletzt aktualisiert am 27.02.2020, zuletzt geprüft am 04.04.2020.</w:t>
          </w:r>
        </w:p>
        <w:p w14:paraId="390F94EC" w14:textId="003B8980" w:rsidR="005C0CFB" w:rsidRDefault="00670A17" w:rsidP="00670A17">
          <w:pPr>
            <w:pStyle w:val="CitaviBibliographyEntry"/>
          </w:pPr>
          <w:bookmarkStart w:id="60" w:name="_CTVL001133e17a19bc64aac8a3b8a05a54db3b1"/>
          <w:bookmarkEnd w:id="59"/>
          <w:r>
            <w:t>Zhang, Lucy (2011): Building Facebook Messenger, zuletzt aktualisiert am 12.08.2011, zuletzt geprüft am 13.04.2020.</w:t>
          </w:r>
          <w:bookmarkEnd w:id="60"/>
          <w:r w:rsidR="005C0CFB">
            <w:fldChar w:fldCharType="end"/>
          </w:r>
        </w:p>
      </w:sdtContent>
    </w:sdt>
    <w:p w14:paraId="5996A79C" w14:textId="77777777" w:rsidR="005C0CFB" w:rsidRPr="00BC08A4" w:rsidRDefault="005C0CFB" w:rsidP="005C0CFB"/>
    <w:sectPr w:rsidR="005C0CFB" w:rsidRPr="00BC08A4" w:rsidSect="00783AED">
      <w:headerReference w:type="default" r:id="rId25"/>
      <w:footerReference w:type="default" r:id="rId26"/>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EF345C" w:rsidRDefault="00EF345C" w:rsidP="009F713B">
      <w:pPr>
        <w:pStyle w:val="Listenabsatz"/>
        <w:numPr>
          <w:ilvl w:val="0"/>
          <w:numId w:val="22"/>
        </w:numPr>
      </w:pPr>
      <w:r>
        <w:rPr>
          <w:rStyle w:val="Kommentarzeichen"/>
        </w:rPr>
        <w:annotationRef/>
      </w:r>
      <w:r>
        <w:t>Middleware für Android, die MQTT und Nearby verwendet.</w:t>
      </w:r>
    </w:p>
    <w:p w14:paraId="33412E79" w14:textId="77777777" w:rsidR="00EF345C" w:rsidRDefault="00EF345C" w:rsidP="009F713B">
      <w:pPr>
        <w:pStyle w:val="Listenabsatz"/>
        <w:numPr>
          <w:ilvl w:val="0"/>
          <w:numId w:val="22"/>
        </w:numPr>
      </w:pPr>
      <w:r>
        <w:t>Wie auch MQTT und Nearby soll das zu entwerfende System eine Publish/ Subscribe API anbieten.</w:t>
      </w:r>
    </w:p>
    <w:p w14:paraId="66A0953F" w14:textId="77777777" w:rsidR="00EF345C" w:rsidRDefault="00EF345C" w:rsidP="009F713B">
      <w:pPr>
        <w:pStyle w:val="Listenabsatz"/>
        <w:numPr>
          <w:ilvl w:val="0"/>
          <w:numId w:val="22"/>
        </w:numPr>
      </w:pPr>
      <w:r>
        <w:t xml:space="preserve">Prioritätenbasierte </w:t>
      </w:r>
    </w:p>
    <w:p w14:paraId="398A820E" w14:textId="77777777" w:rsidR="00EF345C" w:rsidRPr="0051536E" w:rsidRDefault="00EF345C" w:rsidP="009F713B">
      <w:pPr>
        <w:pStyle w:val="Listenabsatz"/>
        <w:numPr>
          <w:ilvl w:val="0"/>
          <w:numId w:val="22"/>
        </w:numPr>
      </w:pPr>
      <w:r>
        <w:t>Die Kernfunktionalitäten der zu Neafly-Bibliothek bestehen aus:1, 2, 3</w:t>
      </w:r>
    </w:p>
    <w:p w14:paraId="14A0E06E" w14:textId="7ACE9A00" w:rsidR="00EF345C" w:rsidRDefault="00EF345C">
      <w:pPr>
        <w:pStyle w:val="Kommentartext"/>
      </w:pPr>
    </w:p>
  </w:comment>
  <w:comment w:id="12" w:author="AcerPredator" w:date="2020-04-13T13:21:00Z" w:initials="A">
    <w:p w14:paraId="76CA127A" w14:textId="77777777" w:rsidR="00EF345C" w:rsidRPr="003559B6" w:rsidRDefault="00EF345C"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EF345C" w:rsidRDefault="00EF345C"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EF345C" w:rsidRDefault="00EF345C">
      <w:pPr>
        <w:pStyle w:val="Kommentartext"/>
      </w:pPr>
    </w:p>
    <w:p w14:paraId="5761C984" w14:textId="77777777" w:rsidR="00EF345C" w:rsidRDefault="00EF345C">
      <w:pPr>
        <w:pStyle w:val="Kommentartext"/>
      </w:pPr>
    </w:p>
    <w:p w14:paraId="7103DEE5" w14:textId="5221024B" w:rsidR="00EF345C" w:rsidRDefault="00EF345C">
      <w:pPr>
        <w:pStyle w:val="Kommentartext"/>
      </w:pPr>
    </w:p>
  </w:comment>
  <w:comment w:id="14" w:author="AcerPredator" w:date="2020-04-13T02:33:00Z" w:initials="A">
    <w:p w14:paraId="21B47CB1" w14:textId="203EF330" w:rsidR="00EF345C" w:rsidRDefault="00EF345C"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EF345C" w:rsidRDefault="00EF345C" w:rsidP="002A3B6B"/>
    <w:p w14:paraId="258CB02B" w14:textId="77777777" w:rsidR="00EF345C" w:rsidRDefault="00EF345C" w:rsidP="00300757">
      <w:r>
        <w:rPr>
          <w:b/>
          <w:bCs/>
        </w:rPr>
        <w:t>Chatroom erstellen</w:t>
      </w:r>
      <w:r w:rsidRPr="004C653B">
        <w:rPr>
          <w:b/>
          <w:bCs/>
        </w:rPr>
        <w:t>:</w:t>
      </w:r>
      <w:r>
        <w:t xml:space="preserve"> Ein Nutzer kann einen eigenen Chatroom erstellen.</w:t>
      </w:r>
    </w:p>
    <w:p w14:paraId="214F32D8" w14:textId="77777777" w:rsidR="00EF345C" w:rsidRDefault="00EF345C" w:rsidP="00300757">
      <w:r w:rsidRPr="00806AF4">
        <w:rPr>
          <w:b/>
          <w:bCs/>
        </w:rPr>
        <w:t>Chatroom beitreten:</w:t>
      </w:r>
      <w:r>
        <w:t xml:space="preserve"> Ein Nutzer kann einen erstellten Chatroom beitreten.</w:t>
      </w:r>
    </w:p>
    <w:p w14:paraId="765E5E69" w14:textId="77777777" w:rsidR="00EF345C" w:rsidRDefault="00EF345C"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EF345C" w:rsidRDefault="00EF345C" w:rsidP="00300757">
      <w:r w:rsidRPr="00A90984">
        <w:rPr>
          <w:b/>
          <w:bCs/>
        </w:rPr>
        <w:t>Differenzierbarkeit:</w:t>
      </w:r>
      <w:r>
        <w:t xml:space="preserve"> Um die Nutzer zu unterscheiden, soll jedem Nutzer ein Name und eine Farbe zugewiesen werden.</w:t>
      </w:r>
    </w:p>
    <w:p w14:paraId="3136FCCA" w14:textId="77777777" w:rsidR="00EF345C" w:rsidRPr="00FA7090" w:rsidRDefault="00EF345C" w:rsidP="002A3B6B"/>
    <w:p w14:paraId="7C294FAB" w14:textId="57E25A71" w:rsidR="00EF345C" w:rsidRDefault="00EF345C">
      <w:pPr>
        <w:pStyle w:val="Kommentartext"/>
      </w:pPr>
    </w:p>
  </w:comment>
  <w:comment w:id="17" w:author="AcerPredator" w:date="2020-04-13T02:33:00Z" w:initials="A">
    <w:p w14:paraId="6F9447E2" w14:textId="7F61749E" w:rsidR="00EF345C" w:rsidRDefault="00EF345C"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EF345C" w:rsidRDefault="00EF345C" w:rsidP="002A3B6B">
      <w:pPr>
        <w:tabs>
          <w:tab w:val="left" w:pos="2535"/>
        </w:tabs>
      </w:pPr>
    </w:p>
    <w:p w14:paraId="671ABBBE" w14:textId="77777777" w:rsidR="00EF345C" w:rsidRDefault="00EF345C"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EF345C" w:rsidRPr="000E174B" w:rsidRDefault="00EF345C" w:rsidP="00CA1E87">
      <w:pPr>
        <w:tabs>
          <w:tab w:val="left" w:pos="2535"/>
        </w:tabs>
      </w:pPr>
      <w:r>
        <w:t>Nahe Echzeit:</w:t>
      </w:r>
    </w:p>
    <w:p w14:paraId="53F7C3F6" w14:textId="77777777" w:rsidR="00EF345C" w:rsidRDefault="00EF345C"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EF345C" w:rsidRDefault="00EF345C"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EF345C" w:rsidRDefault="00EF345C"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EF345C" w:rsidRDefault="00EF345C"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EF345C" w:rsidRDefault="00EF345C" w:rsidP="002A3B6B">
      <w:pPr>
        <w:tabs>
          <w:tab w:val="left" w:pos="2535"/>
        </w:tabs>
      </w:pPr>
    </w:p>
    <w:p w14:paraId="218CC910" w14:textId="310A34B1" w:rsidR="00EF345C" w:rsidRDefault="00EF345C">
      <w:pPr>
        <w:pStyle w:val="Kommentartext"/>
      </w:pPr>
    </w:p>
  </w:comment>
  <w:comment w:id="19" w:author="AcerPredator" w:date="2020-04-13T02:33:00Z" w:initials="A">
    <w:p w14:paraId="07E2A5E7" w14:textId="60F29343" w:rsidR="00EF345C" w:rsidRDefault="00EF345C"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EF345C" w:rsidRDefault="00EF345C" w:rsidP="002A3B6B">
      <w:pPr>
        <w:tabs>
          <w:tab w:val="left" w:pos="5009"/>
        </w:tabs>
      </w:pPr>
    </w:p>
    <w:p w14:paraId="05979EE1" w14:textId="77777777" w:rsidR="00EF345C" w:rsidRDefault="00EF345C"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EF345C" w:rsidRDefault="00EF345C"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EF345C" w:rsidRDefault="00EF345C" w:rsidP="001C6122">
      <w:pPr>
        <w:pStyle w:val="Listenabsatz"/>
        <w:numPr>
          <w:ilvl w:val="0"/>
          <w:numId w:val="22"/>
        </w:numPr>
        <w:tabs>
          <w:tab w:val="left" w:pos="5009"/>
        </w:tabs>
      </w:pPr>
      <w:r>
        <w:t>A1 und A2;</w:t>
      </w:r>
    </w:p>
    <w:p w14:paraId="4A7A1391" w14:textId="77777777" w:rsidR="00EF345C" w:rsidRDefault="00EF345C"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EF345C" w:rsidRDefault="00EF345C"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EF345C" w:rsidRDefault="00EF345C" w:rsidP="002A3B6B">
      <w:pPr>
        <w:tabs>
          <w:tab w:val="left" w:pos="5009"/>
        </w:tabs>
      </w:pPr>
    </w:p>
    <w:p w14:paraId="15EA7042" w14:textId="5DE14A99" w:rsidR="00EF345C" w:rsidRDefault="00EF345C">
      <w:pPr>
        <w:pStyle w:val="Kommentartext"/>
      </w:pPr>
    </w:p>
  </w:comment>
  <w:comment w:id="22" w:author="AcerPredator" w:date="2020-04-17T21:32:00Z" w:initials="A">
    <w:p w14:paraId="0552E710" w14:textId="77777777" w:rsidR="00EF345C" w:rsidRPr="00A14256" w:rsidRDefault="00EF345C" w:rsidP="00996617">
      <w:pPr>
        <w:rPr>
          <w:b/>
          <w:bCs/>
        </w:rPr>
      </w:pPr>
      <w:r>
        <w:rPr>
          <w:rStyle w:val="Kommentarzeichen"/>
        </w:rPr>
        <w:annotationRef/>
      </w:r>
      <w:r>
        <w:rPr>
          <w:b/>
          <w:bCs/>
        </w:rPr>
        <w:t xml:space="preserve">Channelbased </w:t>
      </w:r>
      <w:r w:rsidRPr="00620B51">
        <w:rPr>
          <w:b/>
          <w:bCs/>
        </w:rPr>
        <w:t>Broadcasting:</w:t>
      </w:r>
    </w:p>
    <w:p w14:paraId="5876F4ED" w14:textId="77777777" w:rsidR="00EF345C" w:rsidRDefault="00EF345C" w:rsidP="00996617">
      <w:r>
        <w:t>Zu sendende Nachrichten müssen einem Empfangskanal zugewiesen werden.</w:t>
      </w:r>
    </w:p>
    <w:p w14:paraId="669F1710" w14:textId="77777777" w:rsidR="00EF345C" w:rsidRDefault="00EF345C" w:rsidP="00996617">
      <w:r w:rsidRPr="00B44B43">
        <w:rPr>
          <w:b/>
          <w:bCs/>
        </w:rPr>
        <w:t>Kontextualität</w:t>
      </w:r>
      <w:r w:rsidRPr="00620B51">
        <w:rPr>
          <w:b/>
          <w:bCs/>
        </w:rPr>
        <w:t>:</w:t>
      </w:r>
      <w:r>
        <w:t xml:space="preserve"> Nachrichten sind nur im Kontext derselben Anwendung sichtbar</w:t>
      </w:r>
    </w:p>
    <w:p w14:paraId="0044C165" w14:textId="77777777" w:rsidR="00EF345C" w:rsidRDefault="00EF345C" w:rsidP="00996617">
      <w:r>
        <w:rPr>
          <w:b/>
          <w:bCs/>
        </w:rPr>
        <w:t>channelbased listening:</w:t>
      </w:r>
      <w:r>
        <w:t xml:space="preserve"> Das System kann auf eingehende Nachrichten unterschiedlicher Kanäle verschieden reagieren.</w:t>
      </w:r>
    </w:p>
    <w:p w14:paraId="68BBE77A" w14:textId="77777777" w:rsidR="00EF345C" w:rsidRDefault="00EF345C" w:rsidP="00996617">
      <w:r w:rsidRPr="006B75B9">
        <w:rPr>
          <w:b/>
          <w:bCs/>
        </w:rPr>
        <w:t xml:space="preserve">Traceability: </w:t>
      </w:r>
      <w:r>
        <w:t>Der Sender einer Nachricht muss identifiziert werden können</w:t>
      </w:r>
    </w:p>
    <w:p w14:paraId="0BAC1E79" w14:textId="77777777" w:rsidR="00EF345C" w:rsidRPr="008816D3" w:rsidRDefault="00EF345C" w:rsidP="00996617">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6519C014" w14:textId="77777777" w:rsidR="00EF345C" w:rsidRDefault="00EF345C" w:rsidP="00996617">
      <w:pPr>
        <w:spacing w:before="600"/>
      </w:pPr>
      <w:r>
        <w:t>Zudem lassen sich aus den bestehenden Anforderungen folgende weitere Bibliotheksnähere Anforderungen identifizieren, welche sich zwar nicht aus den Szenarien ergeben, jedoch wünschenswert</w:t>
      </w:r>
    </w:p>
    <w:p w14:paraId="27EA9AFB" w14:textId="77777777" w:rsidR="00EF345C" w:rsidRDefault="00EF345C" w:rsidP="00996617">
      <w:r w:rsidRPr="003E701F">
        <w:rPr>
          <w:b/>
          <w:bCs/>
        </w:rPr>
        <w:t>Flawless Switch:</w:t>
      </w:r>
      <w:r>
        <w:t xml:space="preserve"> Wechselt das System die unterliegende Technologie während des Betriebes, soll dies möglichst reibungslos funktionieren.</w:t>
      </w:r>
    </w:p>
    <w:p w14:paraId="6E484F3F" w14:textId="77777777" w:rsidR="00EF345C" w:rsidRDefault="00EF345C" w:rsidP="00996617">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67150956" w14:textId="77777777" w:rsidR="00EF345C" w:rsidRDefault="00EF345C" w:rsidP="00996617">
      <w:r>
        <w:t>Einbindbarkeit</w:t>
      </w:r>
    </w:p>
    <w:p w14:paraId="2D142659" w14:textId="77777777" w:rsidR="00EF345C" w:rsidRPr="007A0DEC" w:rsidRDefault="00EF345C" w:rsidP="00996617">
      <w:r w:rsidRPr="00BC5EC4">
        <w:rPr>
          <w:b/>
          <w:bCs/>
        </w:rPr>
        <w:t>Debug-Tool:</w:t>
      </w:r>
      <w:r>
        <w:t xml:space="preserve"> Das System soll dem Entwickler die Möglichkeit geben, die höchste auftretenden Round-Trip Time während des Betriebes zu messen.</w:t>
      </w:r>
    </w:p>
    <w:p w14:paraId="34146A77" w14:textId="0E4516D9" w:rsidR="00EF345C" w:rsidRDefault="00EF345C">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34146A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34146A77" w16cid:durableId="22449E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AC8D9" w14:textId="77777777" w:rsidR="000721FF" w:rsidRDefault="000721FF">
      <w:pPr>
        <w:spacing w:before="0" w:line="240" w:lineRule="auto"/>
      </w:pPr>
      <w:r>
        <w:separator/>
      </w:r>
    </w:p>
  </w:endnote>
  <w:endnote w:type="continuationSeparator" w:id="0">
    <w:p w14:paraId="6B7E9ED7" w14:textId="77777777" w:rsidR="000721FF" w:rsidRDefault="000721F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EF345C" w14:paraId="593137E0" w14:textId="77777777" w:rsidTr="00D1370D">
      <w:tc>
        <w:tcPr>
          <w:tcW w:w="2831" w:type="dxa"/>
        </w:tcPr>
        <w:p w14:paraId="0866D592" w14:textId="77777777" w:rsidR="00EF345C" w:rsidRDefault="00EF345C" w:rsidP="00D1370D">
          <w:pPr>
            <w:jc w:val="left"/>
          </w:pPr>
          <w:r>
            <w:t>Vorgelegt von</w:t>
          </w:r>
          <w:r>
            <w:tab/>
          </w:r>
          <w:r>
            <w:tab/>
          </w:r>
          <w:r>
            <w:tab/>
          </w:r>
          <w:r>
            <w:tab/>
          </w:r>
        </w:p>
        <w:p w14:paraId="6C1BE421" w14:textId="77777777" w:rsidR="00EF345C" w:rsidRDefault="00EF345C" w:rsidP="00D1370D"/>
      </w:tc>
      <w:tc>
        <w:tcPr>
          <w:tcW w:w="5533" w:type="dxa"/>
        </w:tcPr>
        <w:p w14:paraId="050BB8A2" w14:textId="77777777" w:rsidR="00EF345C" w:rsidRDefault="00EF345C" w:rsidP="00D1370D">
          <w:r>
            <w:t xml:space="preserve">Alexis Danilo </w:t>
          </w:r>
          <w:proofErr w:type="spellStart"/>
          <w:r>
            <w:t>Morgado</w:t>
          </w:r>
          <w:proofErr w:type="spellEnd"/>
          <w:r>
            <w:t xml:space="preserve"> dos Santos</w:t>
          </w:r>
        </w:p>
      </w:tc>
    </w:tr>
    <w:tr w:rsidR="00EF345C" w14:paraId="4996DCE3" w14:textId="77777777" w:rsidTr="00D1370D">
      <w:tc>
        <w:tcPr>
          <w:tcW w:w="2831" w:type="dxa"/>
        </w:tcPr>
        <w:p w14:paraId="503981A3" w14:textId="77777777" w:rsidR="00EF345C" w:rsidRDefault="00EF345C" w:rsidP="00D1370D">
          <w:r>
            <w:t>Studiengang</w:t>
          </w:r>
        </w:p>
      </w:tc>
      <w:tc>
        <w:tcPr>
          <w:tcW w:w="5533" w:type="dxa"/>
        </w:tcPr>
        <w:p w14:paraId="492F2E52" w14:textId="77777777" w:rsidR="00EF345C" w:rsidRDefault="00EF345C" w:rsidP="00D1370D">
          <w:r>
            <w:t>Technische Informatik</w:t>
          </w:r>
        </w:p>
      </w:tc>
    </w:tr>
    <w:tr w:rsidR="00EF345C" w14:paraId="6019C2C6" w14:textId="77777777" w:rsidTr="00D1370D">
      <w:tc>
        <w:tcPr>
          <w:tcW w:w="2831" w:type="dxa"/>
        </w:tcPr>
        <w:p w14:paraId="3BA4CBA7" w14:textId="77777777" w:rsidR="00EF345C" w:rsidRDefault="00EF345C" w:rsidP="00D1370D">
          <w:r>
            <w:t>Betreuer</w:t>
          </w:r>
        </w:p>
      </w:tc>
      <w:tc>
        <w:tcPr>
          <w:tcW w:w="5533" w:type="dxa"/>
        </w:tcPr>
        <w:p w14:paraId="3C25A1AE" w14:textId="77777777" w:rsidR="00EF345C" w:rsidRDefault="00EF345C" w:rsidP="00D1370D">
          <w:r>
            <w:t>Peter Barth</w:t>
          </w:r>
        </w:p>
      </w:tc>
    </w:tr>
    <w:tr w:rsidR="00EF345C" w14:paraId="04FD0080" w14:textId="77777777" w:rsidTr="00D1370D">
      <w:tc>
        <w:tcPr>
          <w:tcW w:w="2831" w:type="dxa"/>
        </w:tcPr>
        <w:p w14:paraId="5751FF05" w14:textId="77777777" w:rsidR="00EF345C" w:rsidRDefault="00EF345C" w:rsidP="00D1370D">
          <w:r>
            <w:t>Zweitbetreuer</w:t>
          </w:r>
        </w:p>
      </w:tc>
      <w:tc>
        <w:tcPr>
          <w:tcW w:w="5533" w:type="dxa"/>
        </w:tcPr>
        <w:p w14:paraId="7FB13B87" w14:textId="77777777" w:rsidR="00EF345C" w:rsidRDefault="00EF345C" w:rsidP="00D1370D">
          <w:r>
            <w:t xml:space="preserve">Mark </w:t>
          </w:r>
          <w:proofErr w:type="spellStart"/>
          <w:r>
            <w:t>Hastenteufel</w:t>
          </w:r>
          <w:proofErr w:type="spellEnd"/>
        </w:p>
      </w:tc>
    </w:tr>
  </w:tbl>
  <w:p w14:paraId="7D320BE4" w14:textId="77777777" w:rsidR="00EF345C" w:rsidRDefault="00EF345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EF345C" w:rsidRDefault="00EF345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EF345C" w:rsidRDefault="00EF345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2C6D05" w14:textId="77777777" w:rsidR="000721FF" w:rsidRDefault="000721FF">
      <w:pPr>
        <w:spacing w:before="0" w:line="240" w:lineRule="auto"/>
      </w:pPr>
      <w:r>
        <w:separator/>
      </w:r>
    </w:p>
  </w:footnote>
  <w:footnote w:type="continuationSeparator" w:id="0">
    <w:p w14:paraId="725D185A" w14:textId="77777777" w:rsidR="000721FF" w:rsidRDefault="000721FF">
      <w:pPr>
        <w:spacing w:before="0" w:line="240" w:lineRule="auto"/>
      </w:pPr>
      <w:r>
        <w:continuationSeparator/>
      </w:r>
    </w:p>
  </w:footnote>
  <w:footnote w:id="1">
    <w:p w14:paraId="79C65D1F" w14:textId="77777777" w:rsidR="00EF345C" w:rsidRDefault="00EF345C" w:rsidP="000A645A">
      <w:pPr>
        <w:pStyle w:val="Funotentext"/>
      </w:pPr>
      <w:r>
        <w:rPr>
          <w:rStyle w:val="Funotenzeichen"/>
        </w:rPr>
        <w:footnoteRef/>
      </w:r>
      <w:r>
        <w:t xml:space="preserve"> Inkludiert sind Smart-Watches, Wireless-Kopfhörer wie auch andere über Bluetooth gekoppelte Geräte.</w:t>
      </w:r>
    </w:p>
  </w:footnote>
  <w:footnote w:id="2">
    <w:p w14:paraId="14714453" w14:textId="34234B8D" w:rsidR="00EF345C" w:rsidRDefault="00EF345C">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Iw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kJhbmtzIHVuZCBHdXB0YSAyMDE0In1dfSwiVGFnIjoiQ2l0YXZpUGxhY2Vob2xkZXIjMjJmMGExMmQtYzg1Yy00NmU1LWFhYzctMjY2MzA4MTk0MGNiIiwiVGV4dCI6IkJhbmtzIHVuZCBHdXB0YSAyMDE0IiwiV0FJVmVyc2lvbiI6IjYuMy4wLjAifQ==}</w:instrText>
          </w:r>
          <w:r>
            <w:fldChar w:fldCharType="separate"/>
          </w:r>
          <w:r>
            <w:t>Banks und Gupta 2014</w:t>
          </w:r>
          <w:r>
            <w:fldChar w:fldCharType="end"/>
          </w:r>
        </w:sdtContent>
      </w:sdt>
      <w:r>
        <w:t>.).</w:t>
      </w:r>
    </w:p>
  </w:footnote>
  <w:footnote w:id="3">
    <w:p w14:paraId="5844ACF2" w14:textId="066B5473" w:rsidR="00EF345C" w:rsidRDefault="00EF345C">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}</w:instrText>
          </w:r>
          <w:r>
            <w:fldChar w:fldCharType="separate"/>
          </w:r>
          <w:r>
            <w:t>Banks und Gupta 2014</w:t>
          </w:r>
          <w:r>
            <w:fldChar w:fldCharType="end"/>
          </w:r>
        </w:sdtContent>
      </w:sdt>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EF345C" w:rsidRDefault="00EF345C"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EF345C" w:rsidRPr="00FC48E8" w:rsidRDefault="00EF345C"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2269E499" w:rsidR="00EF345C" w:rsidRDefault="00EF345C"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35BE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935BE7">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460B2382" w:rsidR="00EF345C" w:rsidRPr="003527B5" w:rsidRDefault="00EF345C"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35BE7">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35BE7">
      <w:rPr>
        <w:noProof/>
      </w:rPr>
      <w:instrText>2</w:instrText>
    </w:r>
    <w:r>
      <w:rPr>
        <w:noProof/>
      </w:rPr>
      <w:fldChar w:fldCharType="end"/>
    </w:r>
    <w:r>
      <w:instrText xml:space="preserve"> " " \* MERGEFORMAT </w:instrText>
    </w:r>
    <w:r>
      <w:fldChar w:fldCharType="separate"/>
    </w:r>
    <w:r w:rsidR="00935BE7">
      <w:rPr>
        <w:noProof/>
      </w:rPr>
      <w:instrText>2</w:instrText>
    </w:r>
    <w:r w:rsidR="00935BE7">
      <w:instrText xml:space="preserve"> </w:instrText>
    </w:r>
    <w:r>
      <w:fldChar w:fldCharType="end"/>
    </w:r>
    <w:r>
      <w:instrText xml:space="preserve"> \* MERGEFORMAT </w:instrText>
    </w:r>
    <w:r w:rsidR="00013C5E">
      <w:fldChar w:fldCharType="separate"/>
    </w:r>
    <w:r w:rsidR="00935BE7">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935BE7">
      <w:rPr>
        <w:noProof/>
      </w:rPr>
      <w:t>Anforderungsanalyse</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9"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7"/>
  </w:num>
  <w:num w:numId="16">
    <w:abstractNumId w:val="24"/>
  </w:num>
  <w:num w:numId="17">
    <w:abstractNumId w:val="12"/>
  </w:num>
  <w:num w:numId="18">
    <w:abstractNumId w:val="16"/>
  </w:num>
  <w:num w:numId="19">
    <w:abstractNumId w:val="28"/>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1677"/>
    <w:rsid w:val="0000211C"/>
    <w:rsid w:val="0000230B"/>
    <w:rsid w:val="00002984"/>
    <w:rsid w:val="00002F58"/>
    <w:rsid w:val="0000374C"/>
    <w:rsid w:val="000048A5"/>
    <w:rsid w:val="000048DF"/>
    <w:rsid w:val="00004A1B"/>
    <w:rsid w:val="00004EC4"/>
    <w:rsid w:val="00005755"/>
    <w:rsid w:val="000060AA"/>
    <w:rsid w:val="00006233"/>
    <w:rsid w:val="000076E3"/>
    <w:rsid w:val="00007B6F"/>
    <w:rsid w:val="00007D13"/>
    <w:rsid w:val="00007F71"/>
    <w:rsid w:val="00010B28"/>
    <w:rsid w:val="0001194D"/>
    <w:rsid w:val="00011E09"/>
    <w:rsid w:val="00013C5E"/>
    <w:rsid w:val="00013CA2"/>
    <w:rsid w:val="00014188"/>
    <w:rsid w:val="00014368"/>
    <w:rsid w:val="00014B58"/>
    <w:rsid w:val="00015960"/>
    <w:rsid w:val="00015BE7"/>
    <w:rsid w:val="00015DEB"/>
    <w:rsid w:val="00016014"/>
    <w:rsid w:val="00016198"/>
    <w:rsid w:val="0001630C"/>
    <w:rsid w:val="0001672E"/>
    <w:rsid w:val="000169B2"/>
    <w:rsid w:val="00016B30"/>
    <w:rsid w:val="000205CA"/>
    <w:rsid w:val="00020BE0"/>
    <w:rsid w:val="0002170D"/>
    <w:rsid w:val="00022AD1"/>
    <w:rsid w:val="00023990"/>
    <w:rsid w:val="00023AE4"/>
    <w:rsid w:val="00023FC0"/>
    <w:rsid w:val="0002430C"/>
    <w:rsid w:val="00024C00"/>
    <w:rsid w:val="00024CDC"/>
    <w:rsid w:val="00024DFF"/>
    <w:rsid w:val="00025018"/>
    <w:rsid w:val="00025399"/>
    <w:rsid w:val="00025ADE"/>
    <w:rsid w:val="00026A36"/>
    <w:rsid w:val="00026BA6"/>
    <w:rsid w:val="00026FBE"/>
    <w:rsid w:val="00027B63"/>
    <w:rsid w:val="0003009D"/>
    <w:rsid w:val="000309FC"/>
    <w:rsid w:val="00030CE5"/>
    <w:rsid w:val="000318B2"/>
    <w:rsid w:val="00031A3C"/>
    <w:rsid w:val="00032040"/>
    <w:rsid w:val="0003242D"/>
    <w:rsid w:val="00032722"/>
    <w:rsid w:val="00032CA1"/>
    <w:rsid w:val="00032FC7"/>
    <w:rsid w:val="000339DF"/>
    <w:rsid w:val="0003450D"/>
    <w:rsid w:val="0003463C"/>
    <w:rsid w:val="00034753"/>
    <w:rsid w:val="00034B2B"/>
    <w:rsid w:val="00035C8E"/>
    <w:rsid w:val="00036A12"/>
    <w:rsid w:val="000379D6"/>
    <w:rsid w:val="00037C1F"/>
    <w:rsid w:val="00037F6D"/>
    <w:rsid w:val="000405C7"/>
    <w:rsid w:val="000409A7"/>
    <w:rsid w:val="00041DE9"/>
    <w:rsid w:val="00042A01"/>
    <w:rsid w:val="00043885"/>
    <w:rsid w:val="00044207"/>
    <w:rsid w:val="00044835"/>
    <w:rsid w:val="000457DA"/>
    <w:rsid w:val="00046791"/>
    <w:rsid w:val="00046993"/>
    <w:rsid w:val="000473A1"/>
    <w:rsid w:val="00050795"/>
    <w:rsid w:val="00050E73"/>
    <w:rsid w:val="00051D63"/>
    <w:rsid w:val="00052197"/>
    <w:rsid w:val="000521E1"/>
    <w:rsid w:val="00052397"/>
    <w:rsid w:val="00053A6D"/>
    <w:rsid w:val="00053BD5"/>
    <w:rsid w:val="0005550D"/>
    <w:rsid w:val="0005557C"/>
    <w:rsid w:val="000556CF"/>
    <w:rsid w:val="00057795"/>
    <w:rsid w:val="00061BF4"/>
    <w:rsid w:val="00061C49"/>
    <w:rsid w:val="00062C19"/>
    <w:rsid w:val="00062DB0"/>
    <w:rsid w:val="000637D3"/>
    <w:rsid w:val="00063911"/>
    <w:rsid w:val="000645C5"/>
    <w:rsid w:val="00064832"/>
    <w:rsid w:val="00064B9A"/>
    <w:rsid w:val="00065E1C"/>
    <w:rsid w:val="000669B4"/>
    <w:rsid w:val="00066DCB"/>
    <w:rsid w:val="000675DA"/>
    <w:rsid w:val="00067DEA"/>
    <w:rsid w:val="0007001C"/>
    <w:rsid w:val="000707DF"/>
    <w:rsid w:val="00071508"/>
    <w:rsid w:val="000717BD"/>
    <w:rsid w:val="00071EC6"/>
    <w:rsid w:val="00071FA1"/>
    <w:rsid w:val="000721FF"/>
    <w:rsid w:val="00072327"/>
    <w:rsid w:val="00072D6A"/>
    <w:rsid w:val="00072F15"/>
    <w:rsid w:val="00073C42"/>
    <w:rsid w:val="000747E7"/>
    <w:rsid w:val="00074B38"/>
    <w:rsid w:val="00074B3F"/>
    <w:rsid w:val="00074B71"/>
    <w:rsid w:val="00076234"/>
    <w:rsid w:val="00077122"/>
    <w:rsid w:val="0007777C"/>
    <w:rsid w:val="00077DB8"/>
    <w:rsid w:val="0008060F"/>
    <w:rsid w:val="00080B9A"/>
    <w:rsid w:val="0008106A"/>
    <w:rsid w:val="00081194"/>
    <w:rsid w:val="00081561"/>
    <w:rsid w:val="000834A0"/>
    <w:rsid w:val="000835F8"/>
    <w:rsid w:val="00083E64"/>
    <w:rsid w:val="000843C0"/>
    <w:rsid w:val="00084BE3"/>
    <w:rsid w:val="00084C1B"/>
    <w:rsid w:val="00085692"/>
    <w:rsid w:val="00085E0B"/>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2067"/>
    <w:rsid w:val="000928A2"/>
    <w:rsid w:val="000938B7"/>
    <w:rsid w:val="000945A6"/>
    <w:rsid w:val="00094C59"/>
    <w:rsid w:val="00096ADF"/>
    <w:rsid w:val="00096D8E"/>
    <w:rsid w:val="00096DA7"/>
    <w:rsid w:val="00097206"/>
    <w:rsid w:val="00097B2B"/>
    <w:rsid w:val="000A0324"/>
    <w:rsid w:val="000A0B3C"/>
    <w:rsid w:val="000A0B49"/>
    <w:rsid w:val="000A0D45"/>
    <w:rsid w:val="000A25CC"/>
    <w:rsid w:val="000A3486"/>
    <w:rsid w:val="000A3590"/>
    <w:rsid w:val="000A3624"/>
    <w:rsid w:val="000A3A3B"/>
    <w:rsid w:val="000A3BF6"/>
    <w:rsid w:val="000A4A2D"/>
    <w:rsid w:val="000A4F10"/>
    <w:rsid w:val="000A5242"/>
    <w:rsid w:val="000A5249"/>
    <w:rsid w:val="000A55AE"/>
    <w:rsid w:val="000A5AB5"/>
    <w:rsid w:val="000A6115"/>
    <w:rsid w:val="000A645A"/>
    <w:rsid w:val="000A7224"/>
    <w:rsid w:val="000B09CC"/>
    <w:rsid w:val="000B19E1"/>
    <w:rsid w:val="000B3543"/>
    <w:rsid w:val="000B409A"/>
    <w:rsid w:val="000B4581"/>
    <w:rsid w:val="000B4703"/>
    <w:rsid w:val="000B49B9"/>
    <w:rsid w:val="000B4DEA"/>
    <w:rsid w:val="000B522D"/>
    <w:rsid w:val="000B635A"/>
    <w:rsid w:val="000B6428"/>
    <w:rsid w:val="000B68FD"/>
    <w:rsid w:val="000B6A52"/>
    <w:rsid w:val="000B71AE"/>
    <w:rsid w:val="000B738C"/>
    <w:rsid w:val="000B7575"/>
    <w:rsid w:val="000B791A"/>
    <w:rsid w:val="000C050F"/>
    <w:rsid w:val="000C34E6"/>
    <w:rsid w:val="000C3AFA"/>
    <w:rsid w:val="000C4562"/>
    <w:rsid w:val="000C49BE"/>
    <w:rsid w:val="000C4B4C"/>
    <w:rsid w:val="000C682C"/>
    <w:rsid w:val="000C6B4C"/>
    <w:rsid w:val="000C6C5F"/>
    <w:rsid w:val="000C753F"/>
    <w:rsid w:val="000C7B7F"/>
    <w:rsid w:val="000C7FB9"/>
    <w:rsid w:val="000D0242"/>
    <w:rsid w:val="000D38CE"/>
    <w:rsid w:val="000D3EB8"/>
    <w:rsid w:val="000D3F70"/>
    <w:rsid w:val="000D480D"/>
    <w:rsid w:val="000E026A"/>
    <w:rsid w:val="000E03C6"/>
    <w:rsid w:val="000E0E6D"/>
    <w:rsid w:val="000E174B"/>
    <w:rsid w:val="000E1BC2"/>
    <w:rsid w:val="000E2D39"/>
    <w:rsid w:val="000E3353"/>
    <w:rsid w:val="000E40D1"/>
    <w:rsid w:val="000E4176"/>
    <w:rsid w:val="000E425A"/>
    <w:rsid w:val="000E4661"/>
    <w:rsid w:val="000E4FE0"/>
    <w:rsid w:val="000E5BAD"/>
    <w:rsid w:val="000E5E9F"/>
    <w:rsid w:val="000E6AA0"/>
    <w:rsid w:val="000E6C16"/>
    <w:rsid w:val="000E6D74"/>
    <w:rsid w:val="000E77BD"/>
    <w:rsid w:val="000E7EB0"/>
    <w:rsid w:val="000F1CE4"/>
    <w:rsid w:val="000F232B"/>
    <w:rsid w:val="000F29B0"/>
    <w:rsid w:val="000F307F"/>
    <w:rsid w:val="000F3522"/>
    <w:rsid w:val="000F3ECE"/>
    <w:rsid w:val="000F4148"/>
    <w:rsid w:val="000F4574"/>
    <w:rsid w:val="000F4770"/>
    <w:rsid w:val="000F6859"/>
    <w:rsid w:val="000F69BD"/>
    <w:rsid w:val="000F71B3"/>
    <w:rsid w:val="000F7F66"/>
    <w:rsid w:val="001006C6"/>
    <w:rsid w:val="00101CD4"/>
    <w:rsid w:val="00103B7D"/>
    <w:rsid w:val="0010451D"/>
    <w:rsid w:val="001062AF"/>
    <w:rsid w:val="00106373"/>
    <w:rsid w:val="001066DA"/>
    <w:rsid w:val="00107108"/>
    <w:rsid w:val="00107290"/>
    <w:rsid w:val="00107A4B"/>
    <w:rsid w:val="00111818"/>
    <w:rsid w:val="0011193E"/>
    <w:rsid w:val="00111AC6"/>
    <w:rsid w:val="001134CD"/>
    <w:rsid w:val="001135E0"/>
    <w:rsid w:val="001138C8"/>
    <w:rsid w:val="00116432"/>
    <w:rsid w:val="001171A6"/>
    <w:rsid w:val="0011745A"/>
    <w:rsid w:val="001176DA"/>
    <w:rsid w:val="00117D31"/>
    <w:rsid w:val="00120EBD"/>
    <w:rsid w:val="00122924"/>
    <w:rsid w:val="001233CA"/>
    <w:rsid w:val="0012463E"/>
    <w:rsid w:val="00124F56"/>
    <w:rsid w:val="00125EF7"/>
    <w:rsid w:val="00126576"/>
    <w:rsid w:val="001273BC"/>
    <w:rsid w:val="00127DD9"/>
    <w:rsid w:val="00127E8C"/>
    <w:rsid w:val="00130B3A"/>
    <w:rsid w:val="00132E5E"/>
    <w:rsid w:val="00133CDF"/>
    <w:rsid w:val="00135476"/>
    <w:rsid w:val="0013588C"/>
    <w:rsid w:val="001363D5"/>
    <w:rsid w:val="00136CBD"/>
    <w:rsid w:val="0013701A"/>
    <w:rsid w:val="001370C0"/>
    <w:rsid w:val="00137E4F"/>
    <w:rsid w:val="00140403"/>
    <w:rsid w:val="00140834"/>
    <w:rsid w:val="00140A52"/>
    <w:rsid w:val="00140DB5"/>
    <w:rsid w:val="00141585"/>
    <w:rsid w:val="00142201"/>
    <w:rsid w:val="0014265C"/>
    <w:rsid w:val="001428F9"/>
    <w:rsid w:val="00142E06"/>
    <w:rsid w:val="001436CE"/>
    <w:rsid w:val="00146218"/>
    <w:rsid w:val="0014679C"/>
    <w:rsid w:val="001469AB"/>
    <w:rsid w:val="00146B89"/>
    <w:rsid w:val="00147056"/>
    <w:rsid w:val="001470D6"/>
    <w:rsid w:val="0014732D"/>
    <w:rsid w:val="001502A6"/>
    <w:rsid w:val="001503A0"/>
    <w:rsid w:val="00150C91"/>
    <w:rsid w:val="00151D20"/>
    <w:rsid w:val="00151D63"/>
    <w:rsid w:val="00151E88"/>
    <w:rsid w:val="001521DA"/>
    <w:rsid w:val="0015227D"/>
    <w:rsid w:val="001529B9"/>
    <w:rsid w:val="00152A26"/>
    <w:rsid w:val="00152EFF"/>
    <w:rsid w:val="00153A41"/>
    <w:rsid w:val="001547EE"/>
    <w:rsid w:val="00154820"/>
    <w:rsid w:val="0015568D"/>
    <w:rsid w:val="00155773"/>
    <w:rsid w:val="00155DD8"/>
    <w:rsid w:val="001564F2"/>
    <w:rsid w:val="0015650F"/>
    <w:rsid w:val="0015713C"/>
    <w:rsid w:val="00160589"/>
    <w:rsid w:val="00160E2A"/>
    <w:rsid w:val="00161238"/>
    <w:rsid w:val="00161A20"/>
    <w:rsid w:val="00161A85"/>
    <w:rsid w:val="001623A7"/>
    <w:rsid w:val="00162618"/>
    <w:rsid w:val="00162E2C"/>
    <w:rsid w:val="00162FAF"/>
    <w:rsid w:val="00163201"/>
    <w:rsid w:val="001636F5"/>
    <w:rsid w:val="00164C28"/>
    <w:rsid w:val="00165166"/>
    <w:rsid w:val="00165895"/>
    <w:rsid w:val="00165A7B"/>
    <w:rsid w:val="00165E88"/>
    <w:rsid w:val="0016693C"/>
    <w:rsid w:val="0016795E"/>
    <w:rsid w:val="00170834"/>
    <w:rsid w:val="0017132B"/>
    <w:rsid w:val="00173095"/>
    <w:rsid w:val="00173B33"/>
    <w:rsid w:val="00174C99"/>
    <w:rsid w:val="00176173"/>
    <w:rsid w:val="001767CB"/>
    <w:rsid w:val="00177400"/>
    <w:rsid w:val="00177701"/>
    <w:rsid w:val="001777F4"/>
    <w:rsid w:val="00181A25"/>
    <w:rsid w:val="00182465"/>
    <w:rsid w:val="001836BE"/>
    <w:rsid w:val="001837C3"/>
    <w:rsid w:val="00185BEE"/>
    <w:rsid w:val="00185C4C"/>
    <w:rsid w:val="00186643"/>
    <w:rsid w:val="00186FFA"/>
    <w:rsid w:val="001873A8"/>
    <w:rsid w:val="00187561"/>
    <w:rsid w:val="00190761"/>
    <w:rsid w:val="00192B74"/>
    <w:rsid w:val="001938BF"/>
    <w:rsid w:val="00193A16"/>
    <w:rsid w:val="001943FB"/>
    <w:rsid w:val="0019507C"/>
    <w:rsid w:val="0019585B"/>
    <w:rsid w:val="0019617F"/>
    <w:rsid w:val="00196804"/>
    <w:rsid w:val="00197095"/>
    <w:rsid w:val="001977B6"/>
    <w:rsid w:val="001A05EF"/>
    <w:rsid w:val="001A0CF9"/>
    <w:rsid w:val="001A13DA"/>
    <w:rsid w:val="001A1F45"/>
    <w:rsid w:val="001A293F"/>
    <w:rsid w:val="001A2948"/>
    <w:rsid w:val="001A2AFD"/>
    <w:rsid w:val="001A3448"/>
    <w:rsid w:val="001A4273"/>
    <w:rsid w:val="001A468B"/>
    <w:rsid w:val="001A4F6B"/>
    <w:rsid w:val="001A548D"/>
    <w:rsid w:val="001A607D"/>
    <w:rsid w:val="001A60A8"/>
    <w:rsid w:val="001A74F5"/>
    <w:rsid w:val="001B013D"/>
    <w:rsid w:val="001B05B0"/>
    <w:rsid w:val="001B0E95"/>
    <w:rsid w:val="001B2070"/>
    <w:rsid w:val="001B222F"/>
    <w:rsid w:val="001B31D0"/>
    <w:rsid w:val="001B33C7"/>
    <w:rsid w:val="001B3554"/>
    <w:rsid w:val="001B3763"/>
    <w:rsid w:val="001B3787"/>
    <w:rsid w:val="001B4116"/>
    <w:rsid w:val="001B4EBA"/>
    <w:rsid w:val="001B4FAC"/>
    <w:rsid w:val="001B538F"/>
    <w:rsid w:val="001B6361"/>
    <w:rsid w:val="001B6DDB"/>
    <w:rsid w:val="001B7448"/>
    <w:rsid w:val="001C0E18"/>
    <w:rsid w:val="001C0F2E"/>
    <w:rsid w:val="001C1A10"/>
    <w:rsid w:val="001C24F8"/>
    <w:rsid w:val="001C2D8D"/>
    <w:rsid w:val="001C37FF"/>
    <w:rsid w:val="001C39E5"/>
    <w:rsid w:val="001C4F77"/>
    <w:rsid w:val="001C5571"/>
    <w:rsid w:val="001C5788"/>
    <w:rsid w:val="001C5A48"/>
    <w:rsid w:val="001C6122"/>
    <w:rsid w:val="001C64ED"/>
    <w:rsid w:val="001C722B"/>
    <w:rsid w:val="001C7EB5"/>
    <w:rsid w:val="001D0CAB"/>
    <w:rsid w:val="001D18D5"/>
    <w:rsid w:val="001D22AB"/>
    <w:rsid w:val="001D2D57"/>
    <w:rsid w:val="001D3AFA"/>
    <w:rsid w:val="001D44D7"/>
    <w:rsid w:val="001D5A59"/>
    <w:rsid w:val="001D661F"/>
    <w:rsid w:val="001D67C0"/>
    <w:rsid w:val="001D768A"/>
    <w:rsid w:val="001E09A9"/>
    <w:rsid w:val="001E0EED"/>
    <w:rsid w:val="001E127A"/>
    <w:rsid w:val="001E22EF"/>
    <w:rsid w:val="001E245C"/>
    <w:rsid w:val="001E3223"/>
    <w:rsid w:val="001E36F8"/>
    <w:rsid w:val="001E3843"/>
    <w:rsid w:val="001E5D91"/>
    <w:rsid w:val="001E663A"/>
    <w:rsid w:val="001E766D"/>
    <w:rsid w:val="001E7EE1"/>
    <w:rsid w:val="001F0A79"/>
    <w:rsid w:val="001F1331"/>
    <w:rsid w:val="001F29F1"/>
    <w:rsid w:val="001F45BB"/>
    <w:rsid w:val="001F4F03"/>
    <w:rsid w:val="001F5D61"/>
    <w:rsid w:val="001F643F"/>
    <w:rsid w:val="001F671C"/>
    <w:rsid w:val="001F6DFE"/>
    <w:rsid w:val="00202647"/>
    <w:rsid w:val="002027CA"/>
    <w:rsid w:val="00202CAC"/>
    <w:rsid w:val="00205680"/>
    <w:rsid w:val="00205B0C"/>
    <w:rsid w:val="00205FFD"/>
    <w:rsid w:val="00206147"/>
    <w:rsid w:val="00207067"/>
    <w:rsid w:val="00207A13"/>
    <w:rsid w:val="00210782"/>
    <w:rsid w:val="002113FD"/>
    <w:rsid w:val="00211B95"/>
    <w:rsid w:val="00212080"/>
    <w:rsid w:val="0021232C"/>
    <w:rsid w:val="002129FF"/>
    <w:rsid w:val="00213EBA"/>
    <w:rsid w:val="00215895"/>
    <w:rsid w:val="00215E9D"/>
    <w:rsid w:val="002165A0"/>
    <w:rsid w:val="002168DE"/>
    <w:rsid w:val="00216F3E"/>
    <w:rsid w:val="00220B9E"/>
    <w:rsid w:val="00220DB9"/>
    <w:rsid w:val="0022124A"/>
    <w:rsid w:val="00221364"/>
    <w:rsid w:val="002220BE"/>
    <w:rsid w:val="002223A9"/>
    <w:rsid w:val="00222409"/>
    <w:rsid w:val="0022242D"/>
    <w:rsid w:val="00222700"/>
    <w:rsid w:val="00224803"/>
    <w:rsid w:val="0022480A"/>
    <w:rsid w:val="00224AD5"/>
    <w:rsid w:val="00224AF3"/>
    <w:rsid w:val="00224EFE"/>
    <w:rsid w:val="00225333"/>
    <w:rsid w:val="00227921"/>
    <w:rsid w:val="00227CDE"/>
    <w:rsid w:val="00227DE9"/>
    <w:rsid w:val="0023105F"/>
    <w:rsid w:val="00232ED6"/>
    <w:rsid w:val="00233333"/>
    <w:rsid w:val="00234BAD"/>
    <w:rsid w:val="002353FF"/>
    <w:rsid w:val="00235B9C"/>
    <w:rsid w:val="00236D6F"/>
    <w:rsid w:val="0023769A"/>
    <w:rsid w:val="002378E4"/>
    <w:rsid w:val="00240908"/>
    <w:rsid w:val="00240B3A"/>
    <w:rsid w:val="00240EED"/>
    <w:rsid w:val="00241064"/>
    <w:rsid w:val="002413FD"/>
    <w:rsid w:val="002420F0"/>
    <w:rsid w:val="002424CA"/>
    <w:rsid w:val="00242527"/>
    <w:rsid w:val="00242691"/>
    <w:rsid w:val="00242BFE"/>
    <w:rsid w:val="00242E11"/>
    <w:rsid w:val="00243494"/>
    <w:rsid w:val="00244B4B"/>
    <w:rsid w:val="002450B1"/>
    <w:rsid w:val="0024584A"/>
    <w:rsid w:val="00245E55"/>
    <w:rsid w:val="00246B6C"/>
    <w:rsid w:val="0025028E"/>
    <w:rsid w:val="00250AC0"/>
    <w:rsid w:val="00250B43"/>
    <w:rsid w:val="00251AA7"/>
    <w:rsid w:val="00251FEE"/>
    <w:rsid w:val="0025208F"/>
    <w:rsid w:val="002520D6"/>
    <w:rsid w:val="00252BF3"/>
    <w:rsid w:val="002547C9"/>
    <w:rsid w:val="0025491E"/>
    <w:rsid w:val="00254963"/>
    <w:rsid w:val="002549B0"/>
    <w:rsid w:val="002556B5"/>
    <w:rsid w:val="00255988"/>
    <w:rsid w:val="00256BED"/>
    <w:rsid w:val="00256D75"/>
    <w:rsid w:val="00257232"/>
    <w:rsid w:val="00260C7A"/>
    <w:rsid w:val="00260E8F"/>
    <w:rsid w:val="0026131F"/>
    <w:rsid w:val="002613D4"/>
    <w:rsid w:val="002619AB"/>
    <w:rsid w:val="00263578"/>
    <w:rsid w:val="00263E78"/>
    <w:rsid w:val="00264933"/>
    <w:rsid w:val="002667D0"/>
    <w:rsid w:val="00266934"/>
    <w:rsid w:val="00266B4C"/>
    <w:rsid w:val="00267CCE"/>
    <w:rsid w:val="002729A3"/>
    <w:rsid w:val="002740B3"/>
    <w:rsid w:val="00276987"/>
    <w:rsid w:val="00277CAA"/>
    <w:rsid w:val="0028027D"/>
    <w:rsid w:val="002810D4"/>
    <w:rsid w:val="00281AB0"/>
    <w:rsid w:val="00281FA2"/>
    <w:rsid w:val="002823C1"/>
    <w:rsid w:val="00282C10"/>
    <w:rsid w:val="00283423"/>
    <w:rsid w:val="002837D7"/>
    <w:rsid w:val="00283F45"/>
    <w:rsid w:val="0028427A"/>
    <w:rsid w:val="002844A0"/>
    <w:rsid w:val="00284587"/>
    <w:rsid w:val="00284B56"/>
    <w:rsid w:val="00284FA6"/>
    <w:rsid w:val="00285E1E"/>
    <w:rsid w:val="002866DC"/>
    <w:rsid w:val="00286826"/>
    <w:rsid w:val="0028796A"/>
    <w:rsid w:val="00291047"/>
    <w:rsid w:val="00292D1A"/>
    <w:rsid w:val="00292D81"/>
    <w:rsid w:val="00294569"/>
    <w:rsid w:val="0029498A"/>
    <w:rsid w:val="0029592F"/>
    <w:rsid w:val="00295F9F"/>
    <w:rsid w:val="0029700C"/>
    <w:rsid w:val="00297595"/>
    <w:rsid w:val="00297888"/>
    <w:rsid w:val="00297EB5"/>
    <w:rsid w:val="002A0693"/>
    <w:rsid w:val="002A0982"/>
    <w:rsid w:val="002A0B89"/>
    <w:rsid w:val="002A12F5"/>
    <w:rsid w:val="002A2B48"/>
    <w:rsid w:val="002A3B6B"/>
    <w:rsid w:val="002A4E2A"/>
    <w:rsid w:val="002A5E31"/>
    <w:rsid w:val="002A7323"/>
    <w:rsid w:val="002A7C78"/>
    <w:rsid w:val="002B044F"/>
    <w:rsid w:val="002B10A2"/>
    <w:rsid w:val="002B1666"/>
    <w:rsid w:val="002B1908"/>
    <w:rsid w:val="002B2119"/>
    <w:rsid w:val="002B2195"/>
    <w:rsid w:val="002B2BAE"/>
    <w:rsid w:val="002B3C3A"/>
    <w:rsid w:val="002B3D45"/>
    <w:rsid w:val="002B3DF3"/>
    <w:rsid w:val="002B4159"/>
    <w:rsid w:val="002B4BE4"/>
    <w:rsid w:val="002B4CF7"/>
    <w:rsid w:val="002C13C0"/>
    <w:rsid w:val="002C149C"/>
    <w:rsid w:val="002C1899"/>
    <w:rsid w:val="002C3020"/>
    <w:rsid w:val="002C3ABC"/>
    <w:rsid w:val="002C464B"/>
    <w:rsid w:val="002C4F21"/>
    <w:rsid w:val="002C52DF"/>
    <w:rsid w:val="002C542B"/>
    <w:rsid w:val="002C59E2"/>
    <w:rsid w:val="002C5D10"/>
    <w:rsid w:val="002C67B6"/>
    <w:rsid w:val="002C7F54"/>
    <w:rsid w:val="002D00B7"/>
    <w:rsid w:val="002D010F"/>
    <w:rsid w:val="002D0691"/>
    <w:rsid w:val="002D0E61"/>
    <w:rsid w:val="002D2921"/>
    <w:rsid w:val="002D2A13"/>
    <w:rsid w:val="002D3591"/>
    <w:rsid w:val="002D45EA"/>
    <w:rsid w:val="002D6EC0"/>
    <w:rsid w:val="002D77AC"/>
    <w:rsid w:val="002E0678"/>
    <w:rsid w:val="002E1EBA"/>
    <w:rsid w:val="002E21B1"/>
    <w:rsid w:val="002E2E73"/>
    <w:rsid w:val="002E2FD2"/>
    <w:rsid w:val="002E3346"/>
    <w:rsid w:val="002E3834"/>
    <w:rsid w:val="002E532F"/>
    <w:rsid w:val="002E5437"/>
    <w:rsid w:val="002E5BB8"/>
    <w:rsid w:val="002E67C4"/>
    <w:rsid w:val="002E6F71"/>
    <w:rsid w:val="002E712A"/>
    <w:rsid w:val="002F07E9"/>
    <w:rsid w:val="002F09AD"/>
    <w:rsid w:val="002F0FF8"/>
    <w:rsid w:val="002F12EB"/>
    <w:rsid w:val="002F1DC5"/>
    <w:rsid w:val="002F1FDD"/>
    <w:rsid w:val="002F3945"/>
    <w:rsid w:val="002F573F"/>
    <w:rsid w:val="002F5D6F"/>
    <w:rsid w:val="002F640F"/>
    <w:rsid w:val="002F6CF6"/>
    <w:rsid w:val="002F70B8"/>
    <w:rsid w:val="002F717C"/>
    <w:rsid w:val="002F7517"/>
    <w:rsid w:val="002F792E"/>
    <w:rsid w:val="002F7BB1"/>
    <w:rsid w:val="002F7D81"/>
    <w:rsid w:val="00300757"/>
    <w:rsid w:val="00302AAF"/>
    <w:rsid w:val="0030309D"/>
    <w:rsid w:val="003035B3"/>
    <w:rsid w:val="0030424F"/>
    <w:rsid w:val="003048E7"/>
    <w:rsid w:val="00304A7A"/>
    <w:rsid w:val="00304B0F"/>
    <w:rsid w:val="003057E5"/>
    <w:rsid w:val="003060CA"/>
    <w:rsid w:val="00306141"/>
    <w:rsid w:val="00306FAD"/>
    <w:rsid w:val="00307300"/>
    <w:rsid w:val="00307591"/>
    <w:rsid w:val="003075B5"/>
    <w:rsid w:val="00307BFE"/>
    <w:rsid w:val="00307D2A"/>
    <w:rsid w:val="003102D9"/>
    <w:rsid w:val="00310595"/>
    <w:rsid w:val="00312173"/>
    <w:rsid w:val="003123A3"/>
    <w:rsid w:val="00312758"/>
    <w:rsid w:val="003137FD"/>
    <w:rsid w:val="00313C7F"/>
    <w:rsid w:val="0031459E"/>
    <w:rsid w:val="00314C35"/>
    <w:rsid w:val="00314D58"/>
    <w:rsid w:val="00314DAD"/>
    <w:rsid w:val="003161EB"/>
    <w:rsid w:val="00316443"/>
    <w:rsid w:val="0031661A"/>
    <w:rsid w:val="00316DAB"/>
    <w:rsid w:val="003170BD"/>
    <w:rsid w:val="00317662"/>
    <w:rsid w:val="00317B7A"/>
    <w:rsid w:val="00317C94"/>
    <w:rsid w:val="003200B0"/>
    <w:rsid w:val="0032025B"/>
    <w:rsid w:val="0032043B"/>
    <w:rsid w:val="00320970"/>
    <w:rsid w:val="00320C02"/>
    <w:rsid w:val="003226B7"/>
    <w:rsid w:val="003241A1"/>
    <w:rsid w:val="00324DA9"/>
    <w:rsid w:val="00325A01"/>
    <w:rsid w:val="003263FE"/>
    <w:rsid w:val="00326441"/>
    <w:rsid w:val="00326BEE"/>
    <w:rsid w:val="00326D2E"/>
    <w:rsid w:val="00326EB5"/>
    <w:rsid w:val="003270AB"/>
    <w:rsid w:val="00327A09"/>
    <w:rsid w:val="00327AD8"/>
    <w:rsid w:val="003306F5"/>
    <w:rsid w:val="00330E27"/>
    <w:rsid w:val="00332233"/>
    <w:rsid w:val="003328B7"/>
    <w:rsid w:val="00335D11"/>
    <w:rsid w:val="00335EA4"/>
    <w:rsid w:val="00336127"/>
    <w:rsid w:val="0033622E"/>
    <w:rsid w:val="00337C1A"/>
    <w:rsid w:val="00337DB7"/>
    <w:rsid w:val="00337FC6"/>
    <w:rsid w:val="00340216"/>
    <w:rsid w:val="003405AA"/>
    <w:rsid w:val="00340912"/>
    <w:rsid w:val="00340D5A"/>
    <w:rsid w:val="003412C7"/>
    <w:rsid w:val="0034159C"/>
    <w:rsid w:val="003419D7"/>
    <w:rsid w:val="00341F19"/>
    <w:rsid w:val="003421D4"/>
    <w:rsid w:val="0034230B"/>
    <w:rsid w:val="00342A4A"/>
    <w:rsid w:val="003436F0"/>
    <w:rsid w:val="00344441"/>
    <w:rsid w:val="003444A3"/>
    <w:rsid w:val="00344570"/>
    <w:rsid w:val="00344E8A"/>
    <w:rsid w:val="00345793"/>
    <w:rsid w:val="00346D98"/>
    <w:rsid w:val="00347A2F"/>
    <w:rsid w:val="00347A43"/>
    <w:rsid w:val="0035033C"/>
    <w:rsid w:val="00351016"/>
    <w:rsid w:val="003527B5"/>
    <w:rsid w:val="003532F7"/>
    <w:rsid w:val="00354DEA"/>
    <w:rsid w:val="00355132"/>
    <w:rsid w:val="003559B6"/>
    <w:rsid w:val="003567C0"/>
    <w:rsid w:val="0035763B"/>
    <w:rsid w:val="00360370"/>
    <w:rsid w:val="003619D5"/>
    <w:rsid w:val="003634F4"/>
    <w:rsid w:val="00363634"/>
    <w:rsid w:val="00364B0B"/>
    <w:rsid w:val="003652C0"/>
    <w:rsid w:val="00366849"/>
    <w:rsid w:val="00366AFA"/>
    <w:rsid w:val="00366F5F"/>
    <w:rsid w:val="00366FD4"/>
    <w:rsid w:val="00367A56"/>
    <w:rsid w:val="00370D44"/>
    <w:rsid w:val="00371269"/>
    <w:rsid w:val="00373747"/>
    <w:rsid w:val="0037380F"/>
    <w:rsid w:val="00373914"/>
    <w:rsid w:val="0037414E"/>
    <w:rsid w:val="00374A68"/>
    <w:rsid w:val="00374DFC"/>
    <w:rsid w:val="0037608B"/>
    <w:rsid w:val="0037646A"/>
    <w:rsid w:val="00376DCD"/>
    <w:rsid w:val="00377542"/>
    <w:rsid w:val="0038154D"/>
    <w:rsid w:val="0038170A"/>
    <w:rsid w:val="00382BDD"/>
    <w:rsid w:val="00385C8E"/>
    <w:rsid w:val="00386B5F"/>
    <w:rsid w:val="00386CAB"/>
    <w:rsid w:val="00387E1D"/>
    <w:rsid w:val="00390C3B"/>
    <w:rsid w:val="003915CA"/>
    <w:rsid w:val="0039208E"/>
    <w:rsid w:val="00393B83"/>
    <w:rsid w:val="00393C88"/>
    <w:rsid w:val="00395197"/>
    <w:rsid w:val="00395FD5"/>
    <w:rsid w:val="00396069"/>
    <w:rsid w:val="003960C4"/>
    <w:rsid w:val="003962A5"/>
    <w:rsid w:val="00396863"/>
    <w:rsid w:val="00397F85"/>
    <w:rsid w:val="003A03D7"/>
    <w:rsid w:val="003A08B6"/>
    <w:rsid w:val="003A140A"/>
    <w:rsid w:val="003A1CCC"/>
    <w:rsid w:val="003A2789"/>
    <w:rsid w:val="003A2B6D"/>
    <w:rsid w:val="003A2F07"/>
    <w:rsid w:val="003A325F"/>
    <w:rsid w:val="003A4168"/>
    <w:rsid w:val="003A4CDA"/>
    <w:rsid w:val="003A58AA"/>
    <w:rsid w:val="003A67AF"/>
    <w:rsid w:val="003A6D1C"/>
    <w:rsid w:val="003A73F7"/>
    <w:rsid w:val="003A75CA"/>
    <w:rsid w:val="003A7DCF"/>
    <w:rsid w:val="003B042F"/>
    <w:rsid w:val="003B0F19"/>
    <w:rsid w:val="003B16E5"/>
    <w:rsid w:val="003B18C3"/>
    <w:rsid w:val="003B2223"/>
    <w:rsid w:val="003B255E"/>
    <w:rsid w:val="003B332C"/>
    <w:rsid w:val="003B3405"/>
    <w:rsid w:val="003B3C86"/>
    <w:rsid w:val="003B4099"/>
    <w:rsid w:val="003B4602"/>
    <w:rsid w:val="003B4A01"/>
    <w:rsid w:val="003B5E64"/>
    <w:rsid w:val="003B75A1"/>
    <w:rsid w:val="003B78ED"/>
    <w:rsid w:val="003B7DD0"/>
    <w:rsid w:val="003C0BC8"/>
    <w:rsid w:val="003C1172"/>
    <w:rsid w:val="003C154F"/>
    <w:rsid w:val="003C1590"/>
    <w:rsid w:val="003C15DD"/>
    <w:rsid w:val="003C1826"/>
    <w:rsid w:val="003C193B"/>
    <w:rsid w:val="003C1DC3"/>
    <w:rsid w:val="003C20ED"/>
    <w:rsid w:val="003C2E4C"/>
    <w:rsid w:val="003C3B11"/>
    <w:rsid w:val="003C4333"/>
    <w:rsid w:val="003C4CA3"/>
    <w:rsid w:val="003C54DB"/>
    <w:rsid w:val="003C5BEF"/>
    <w:rsid w:val="003C616A"/>
    <w:rsid w:val="003C74A1"/>
    <w:rsid w:val="003D0AA4"/>
    <w:rsid w:val="003D0B55"/>
    <w:rsid w:val="003D15CA"/>
    <w:rsid w:val="003D162F"/>
    <w:rsid w:val="003D1A75"/>
    <w:rsid w:val="003D254C"/>
    <w:rsid w:val="003D2A78"/>
    <w:rsid w:val="003D2D4D"/>
    <w:rsid w:val="003D2E03"/>
    <w:rsid w:val="003D390E"/>
    <w:rsid w:val="003D3AAB"/>
    <w:rsid w:val="003D4503"/>
    <w:rsid w:val="003D50A5"/>
    <w:rsid w:val="003D5B21"/>
    <w:rsid w:val="003D67B2"/>
    <w:rsid w:val="003D7EAD"/>
    <w:rsid w:val="003E0360"/>
    <w:rsid w:val="003E06B1"/>
    <w:rsid w:val="003E07A1"/>
    <w:rsid w:val="003E2421"/>
    <w:rsid w:val="003E375E"/>
    <w:rsid w:val="003E44A1"/>
    <w:rsid w:val="003E45AB"/>
    <w:rsid w:val="003E592A"/>
    <w:rsid w:val="003E5F99"/>
    <w:rsid w:val="003E6063"/>
    <w:rsid w:val="003E701F"/>
    <w:rsid w:val="003E7585"/>
    <w:rsid w:val="003E7903"/>
    <w:rsid w:val="003E7929"/>
    <w:rsid w:val="003F2DD8"/>
    <w:rsid w:val="003F2FDA"/>
    <w:rsid w:val="003F3099"/>
    <w:rsid w:val="003F41BA"/>
    <w:rsid w:val="003F42A6"/>
    <w:rsid w:val="003F4DC4"/>
    <w:rsid w:val="003F6978"/>
    <w:rsid w:val="00400A66"/>
    <w:rsid w:val="00400D1F"/>
    <w:rsid w:val="00401054"/>
    <w:rsid w:val="004015A3"/>
    <w:rsid w:val="00401BEA"/>
    <w:rsid w:val="00401E49"/>
    <w:rsid w:val="00401EAE"/>
    <w:rsid w:val="00401F51"/>
    <w:rsid w:val="0040295D"/>
    <w:rsid w:val="0040327E"/>
    <w:rsid w:val="00404431"/>
    <w:rsid w:val="0040463A"/>
    <w:rsid w:val="00404815"/>
    <w:rsid w:val="00404949"/>
    <w:rsid w:val="00404D77"/>
    <w:rsid w:val="00404E51"/>
    <w:rsid w:val="00405841"/>
    <w:rsid w:val="00405EB8"/>
    <w:rsid w:val="00405F14"/>
    <w:rsid w:val="004064A6"/>
    <w:rsid w:val="00406603"/>
    <w:rsid w:val="004066F8"/>
    <w:rsid w:val="004070F3"/>
    <w:rsid w:val="004071C2"/>
    <w:rsid w:val="00407828"/>
    <w:rsid w:val="004102A6"/>
    <w:rsid w:val="004102AD"/>
    <w:rsid w:val="00410932"/>
    <w:rsid w:val="0041106F"/>
    <w:rsid w:val="004110C7"/>
    <w:rsid w:val="00412A36"/>
    <w:rsid w:val="00412A8A"/>
    <w:rsid w:val="0041310B"/>
    <w:rsid w:val="00413205"/>
    <w:rsid w:val="00413D50"/>
    <w:rsid w:val="004175CB"/>
    <w:rsid w:val="004176DE"/>
    <w:rsid w:val="0041798A"/>
    <w:rsid w:val="00421152"/>
    <w:rsid w:val="0042140A"/>
    <w:rsid w:val="004218B6"/>
    <w:rsid w:val="00421E74"/>
    <w:rsid w:val="00422CA7"/>
    <w:rsid w:val="00422FC5"/>
    <w:rsid w:val="0042421D"/>
    <w:rsid w:val="004244F5"/>
    <w:rsid w:val="004254CA"/>
    <w:rsid w:val="00426910"/>
    <w:rsid w:val="00426D80"/>
    <w:rsid w:val="00426DD6"/>
    <w:rsid w:val="0043034C"/>
    <w:rsid w:val="00431D6A"/>
    <w:rsid w:val="00433326"/>
    <w:rsid w:val="004334CA"/>
    <w:rsid w:val="004337C9"/>
    <w:rsid w:val="004338A1"/>
    <w:rsid w:val="00433C34"/>
    <w:rsid w:val="00434C22"/>
    <w:rsid w:val="0043531B"/>
    <w:rsid w:val="00435BA6"/>
    <w:rsid w:val="004360E1"/>
    <w:rsid w:val="0043671B"/>
    <w:rsid w:val="004376DC"/>
    <w:rsid w:val="00437BBF"/>
    <w:rsid w:val="00440893"/>
    <w:rsid w:val="00440D21"/>
    <w:rsid w:val="00441DE5"/>
    <w:rsid w:val="0044431A"/>
    <w:rsid w:val="00446512"/>
    <w:rsid w:val="00446DDE"/>
    <w:rsid w:val="004478A3"/>
    <w:rsid w:val="0045040D"/>
    <w:rsid w:val="00450666"/>
    <w:rsid w:val="004509DF"/>
    <w:rsid w:val="00451BBD"/>
    <w:rsid w:val="004523A7"/>
    <w:rsid w:val="004524D4"/>
    <w:rsid w:val="0045367B"/>
    <w:rsid w:val="0045386A"/>
    <w:rsid w:val="00454316"/>
    <w:rsid w:val="004553FA"/>
    <w:rsid w:val="0045576C"/>
    <w:rsid w:val="004558CA"/>
    <w:rsid w:val="00457827"/>
    <w:rsid w:val="00457A2F"/>
    <w:rsid w:val="00460217"/>
    <w:rsid w:val="00460641"/>
    <w:rsid w:val="004610E5"/>
    <w:rsid w:val="0046128E"/>
    <w:rsid w:val="004612D3"/>
    <w:rsid w:val="00461956"/>
    <w:rsid w:val="0046211A"/>
    <w:rsid w:val="004627B3"/>
    <w:rsid w:val="00462A8F"/>
    <w:rsid w:val="00464FCE"/>
    <w:rsid w:val="00466F6B"/>
    <w:rsid w:val="004673F7"/>
    <w:rsid w:val="0046761D"/>
    <w:rsid w:val="004709C7"/>
    <w:rsid w:val="00470B44"/>
    <w:rsid w:val="00470C66"/>
    <w:rsid w:val="00470DF3"/>
    <w:rsid w:val="00471996"/>
    <w:rsid w:val="00473024"/>
    <w:rsid w:val="00473C00"/>
    <w:rsid w:val="004744E4"/>
    <w:rsid w:val="00474A68"/>
    <w:rsid w:val="00474D2E"/>
    <w:rsid w:val="00474EA8"/>
    <w:rsid w:val="00475362"/>
    <w:rsid w:val="00476218"/>
    <w:rsid w:val="004765D5"/>
    <w:rsid w:val="0047662B"/>
    <w:rsid w:val="004767E4"/>
    <w:rsid w:val="0047738D"/>
    <w:rsid w:val="00480F5A"/>
    <w:rsid w:val="004815B8"/>
    <w:rsid w:val="00481E80"/>
    <w:rsid w:val="004820D1"/>
    <w:rsid w:val="0048393A"/>
    <w:rsid w:val="004844F5"/>
    <w:rsid w:val="0048453C"/>
    <w:rsid w:val="0048545E"/>
    <w:rsid w:val="00485677"/>
    <w:rsid w:val="00485809"/>
    <w:rsid w:val="00487469"/>
    <w:rsid w:val="004875DE"/>
    <w:rsid w:val="00487E68"/>
    <w:rsid w:val="004902CE"/>
    <w:rsid w:val="004904E7"/>
    <w:rsid w:val="00490731"/>
    <w:rsid w:val="00491601"/>
    <w:rsid w:val="00492033"/>
    <w:rsid w:val="00492C17"/>
    <w:rsid w:val="00493084"/>
    <w:rsid w:val="004930C3"/>
    <w:rsid w:val="0049347C"/>
    <w:rsid w:val="00495F52"/>
    <w:rsid w:val="00497584"/>
    <w:rsid w:val="004976F0"/>
    <w:rsid w:val="004A0932"/>
    <w:rsid w:val="004A0F31"/>
    <w:rsid w:val="004A1AF1"/>
    <w:rsid w:val="004A23E6"/>
    <w:rsid w:val="004A33BB"/>
    <w:rsid w:val="004A3620"/>
    <w:rsid w:val="004A36B7"/>
    <w:rsid w:val="004A3926"/>
    <w:rsid w:val="004A42BD"/>
    <w:rsid w:val="004A442A"/>
    <w:rsid w:val="004A4EED"/>
    <w:rsid w:val="004A51C0"/>
    <w:rsid w:val="004A53F2"/>
    <w:rsid w:val="004A746E"/>
    <w:rsid w:val="004B0829"/>
    <w:rsid w:val="004B0CE7"/>
    <w:rsid w:val="004B1AA1"/>
    <w:rsid w:val="004B5B49"/>
    <w:rsid w:val="004B6C40"/>
    <w:rsid w:val="004B6F6F"/>
    <w:rsid w:val="004B7AD0"/>
    <w:rsid w:val="004C006D"/>
    <w:rsid w:val="004C0A36"/>
    <w:rsid w:val="004C0E02"/>
    <w:rsid w:val="004C17B4"/>
    <w:rsid w:val="004C29CE"/>
    <w:rsid w:val="004C3424"/>
    <w:rsid w:val="004C35EB"/>
    <w:rsid w:val="004C4113"/>
    <w:rsid w:val="004C426E"/>
    <w:rsid w:val="004C4ECC"/>
    <w:rsid w:val="004C4FEC"/>
    <w:rsid w:val="004C5C36"/>
    <w:rsid w:val="004C6483"/>
    <w:rsid w:val="004C653B"/>
    <w:rsid w:val="004C65C7"/>
    <w:rsid w:val="004C65D0"/>
    <w:rsid w:val="004C74A4"/>
    <w:rsid w:val="004C78EC"/>
    <w:rsid w:val="004D04E6"/>
    <w:rsid w:val="004D0B50"/>
    <w:rsid w:val="004D0C20"/>
    <w:rsid w:val="004D1A6B"/>
    <w:rsid w:val="004D30EF"/>
    <w:rsid w:val="004D37C3"/>
    <w:rsid w:val="004D42D2"/>
    <w:rsid w:val="004D5029"/>
    <w:rsid w:val="004D53F9"/>
    <w:rsid w:val="004D54C9"/>
    <w:rsid w:val="004D667D"/>
    <w:rsid w:val="004D7760"/>
    <w:rsid w:val="004D7AD5"/>
    <w:rsid w:val="004D7C32"/>
    <w:rsid w:val="004E04BE"/>
    <w:rsid w:val="004E0EA5"/>
    <w:rsid w:val="004E169C"/>
    <w:rsid w:val="004E1F5A"/>
    <w:rsid w:val="004E1FAC"/>
    <w:rsid w:val="004E2562"/>
    <w:rsid w:val="004E3942"/>
    <w:rsid w:val="004E4AB5"/>
    <w:rsid w:val="004E4FFF"/>
    <w:rsid w:val="004E5279"/>
    <w:rsid w:val="004E547A"/>
    <w:rsid w:val="004E58F6"/>
    <w:rsid w:val="004E6693"/>
    <w:rsid w:val="004E7B53"/>
    <w:rsid w:val="004F0165"/>
    <w:rsid w:val="004F041B"/>
    <w:rsid w:val="004F07C3"/>
    <w:rsid w:val="004F1207"/>
    <w:rsid w:val="004F2041"/>
    <w:rsid w:val="004F264E"/>
    <w:rsid w:val="004F3A7A"/>
    <w:rsid w:val="004F3B7D"/>
    <w:rsid w:val="004F3E15"/>
    <w:rsid w:val="004F59C8"/>
    <w:rsid w:val="004F5A0F"/>
    <w:rsid w:val="004F5C9A"/>
    <w:rsid w:val="004F5DD6"/>
    <w:rsid w:val="004F6546"/>
    <w:rsid w:val="004F67B5"/>
    <w:rsid w:val="004F6837"/>
    <w:rsid w:val="004F6E09"/>
    <w:rsid w:val="004F6F11"/>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333B"/>
    <w:rsid w:val="00513836"/>
    <w:rsid w:val="00513D4F"/>
    <w:rsid w:val="00514C70"/>
    <w:rsid w:val="00514D13"/>
    <w:rsid w:val="0051536E"/>
    <w:rsid w:val="00515575"/>
    <w:rsid w:val="00517C58"/>
    <w:rsid w:val="005211FF"/>
    <w:rsid w:val="00521283"/>
    <w:rsid w:val="00521DC0"/>
    <w:rsid w:val="00522691"/>
    <w:rsid w:val="00523DD2"/>
    <w:rsid w:val="005247DF"/>
    <w:rsid w:val="00524829"/>
    <w:rsid w:val="00524F0A"/>
    <w:rsid w:val="00525421"/>
    <w:rsid w:val="00525B11"/>
    <w:rsid w:val="00525FAE"/>
    <w:rsid w:val="0052724D"/>
    <w:rsid w:val="00527BC6"/>
    <w:rsid w:val="00527F4D"/>
    <w:rsid w:val="00530360"/>
    <w:rsid w:val="00530670"/>
    <w:rsid w:val="0053123B"/>
    <w:rsid w:val="005322B7"/>
    <w:rsid w:val="00533602"/>
    <w:rsid w:val="00533E46"/>
    <w:rsid w:val="00534C0E"/>
    <w:rsid w:val="00534E20"/>
    <w:rsid w:val="00536271"/>
    <w:rsid w:val="00536BDC"/>
    <w:rsid w:val="00537831"/>
    <w:rsid w:val="00537888"/>
    <w:rsid w:val="0054003B"/>
    <w:rsid w:val="005409ED"/>
    <w:rsid w:val="00540BA8"/>
    <w:rsid w:val="00540EAB"/>
    <w:rsid w:val="005410C7"/>
    <w:rsid w:val="0054161F"/>
    <w:rsid w:val="00541A7A"/>
    <w:rsid w:val="00542DD8"/>
    <w:rsid w:val="00542ED6"/>
    <w:rsid w:val="0054330F"/>
    <w:rsid w:val="005442D4"/>
    <w:rsid w:val="00544A6A"/>
    <w:rsid w:val="00544ABC"/>
    <w:rsid w:val="00544D85"/>
    <w:rsid w:val="00545145"/>
    <w:rsid w:val="00545151"/>
    <w:rsid w:val="00546037"/>
    <w:rsid w:val="00546389"/>
    <w:rsid w:val="005472FD"/>
    <w:rsid w:val="00547917"/>
    <w:rsid w:val="00547A3C"/>
    <w:rsid w:val="0055028B"/>
    <w:rsid w:val="00552AF0"/>
    <w:rsid w:val="00553655"/>
    <w:rsid w:val="005545BA"/>
    <w:rsid w:val="00554B07"/>
    <w:rsid w:val="00554FF4"/>
    <w:rsid w:val="00555288"/>
    <w:rsid w:val="00556852"/>
    <w:rsid w:val="00556CA8"/>
    <w:rsid w:val="0055746C"/>
    <w:rsid w:val="0055778F"/>
    <w:rsid w:val="00557DA8"/>
    <w:rsid w:val="0056102E"/>
    <w:rsid w:val="00561B49"/>
    <w:rsid w:val="00561F86"/>
    <w:rsid w:val="00562EF4"/>
    <w:rsid w:val="00563145"/>
    <w:rsid w:val="005631D3"/>
    <w:rsid w:val="005657D0"/>
    <w:rsid w:val="0056639F"/>
    <w:rsid w:val="00566AC9"/>
    <w:rsid w:val="00566C3A"/>
    <w:rsid w:val="00566EDB"/>
    <w:rsid w:val="00570110"/>
    <w:rsid w:val="00570C42"/>
    <w:rsid w:val="00570F5F"/>
    <w:rsid w:val="005711E1"/>
    <w:rsid w:val="00571C51"/>
    <w:rsid w:val="0057213A"/>
    <w:rsid w:val="005724CF"/>
    <w:rsid w:val="0057299C"/>
    <w:rsid w:val="00572C42"/>
    <w:rsid w:val="00573247"/>
    <w:rsid w:val="00574832"/>
    <w:rsid w:val="00575252"/>
    <w:rsid w:val="005755DF"/>
    <w:rsid w:val="00575F98"/>
    <w:rsid w:val="0057614C"/>
    <w:rsid w:val="00576BAB"/>
    <w:rsid w:val="00576EFD"/>
    <w:rsid w:val="00577A6D"/>
    <w:rsid w:val="00577BB5"/>
    <w:rsid w:val="00577EF4"/>
    <w:rsid w:val="00580793"/>
    <w:rsid w:val="005807BB"/>
    <w:rsid w:val="00580CA9"/>
    <w:rsid w:val="00581139"/>
    <w:rsid w:val="0058116A"/>
    <w:rsid w:val="005818E2"/>
    <w:rsid w:val="00581E67"/>
    <w:rsid w:val="00582CEF"/>
    <w:rsid w:val="00582ED0"/>
    <w:rsid w:val="00583660"/>
    <w:rsid w:val="00583AA1"/>
    <w:rsid w:val="00585811"/>
    <w:rsid w:val="00585A83"/>
    <w:rsid w:val="0058645C"/>
    <w:rsid w:val="00587172"/>
    <w:rsid w:val="00587435"/>
    <w:rsid w:val="00587A48"/>
    <w:rsid w:val="00591119"/>
    <w:rsid w:val="00591512"/>
    <w:rsid w:val="00591D06"/>
    <w:rsid w:val="005921A2"/>
    <w:rsid w:val="0059237D"/>
    <w:rsid w:val="00593051"/>
    <w:rsid w:val="0059315D"/>
    <w:rsid w:val="00593ABF"/>
    <w:rsid w:val="00594815"/>
    <w:rsid w:val="005948DD"/>
    <w:rsid w:val="00594D56"/>
    <w:rsid w:val="00594EAC"/>
    <w:rsid w:val="0059512C"/>
    <w:rsid w:val="00597425"/>
    <w:rsid w:val="0059749F"/>
    <w:rsid w:val="005979A7"/>
    <w:rsid w:val="005A0F7E"/>
    <w:rsid w:val="005A169F"/>
    <w:rsid w:val="005A173A"/>
    <w:rsid w:val="005A3182"/>
    <w:rsid w:val="005A36C3"/>
    <w:rsid w:val="005A49E2"/>
    <w:rsid w:val="005A4F33"/>
    <w:rsid w:val="005A52BB"/>
    <w:rsid w:val="005A5782"/>
    <w:rsid w:val="005A5CE9"/>
    <w:rsid w:val="005A6246"/>
    <w:rsid w:val="005A7ABA"/>
    <w:rsid w:val="005A7AD6"/>
    <w:rsid w:val="005A7B34"/>
    <w:rsid w:val="005B0E8F"/>
    <w:rsid w:val="005B13C0"/>
    <w:rsid w:val="005B2D81"/>
    <w:rsid w:val="005B3210"/>
    <w:rsid w:val="005B35FD"/>
    <w:rsid w:val="005B3636"/>
    <w:rsid w:val="005B3A6F"/>
    <w:rsid w:val="005B3FA2"/>
    <w:rsid w:val="005B4468"/>
    <w:rsid w:val="005B5398"/>
    <w:rsid w:val="005B53EC"/>
    <w:rsid w:val="005B5778"/>
    <w:rsid w:val="005B5AC4"/>
    <w:rsid w:val="005B63DB"/>
    <w:rsid w:val="005B6522"/>
    <w:rsid w:val="005B7F19"/>
    <w:rsid w:val="005C07D6"/>
    <w:rsid w:val="005C0958"/>
    <w:rsid w:val="005C0CFB"/>
    <w:rsid w:val="005C0F48"/>
    <w:rsid w:val="005C10AC"/>
    <w:rsid w:val="005C1553"/>
    <w:rsid w:val="005C1821"/>
    <w:rsid w:val="005C1890"/>
    <w:rsid w:val="005C1F12"/>
    <w:rsid w:val="005C2748"/>
    <w:rsid w:val="005C2980"/>
    <w:rsid w:val="005C2ED4"/>
    <w:rsid w:val="005C3036"/>
    <w:rsid w:val="005C33E6"/>
    <w:rsid w:val="005C3D2F"/>
    <w:rsid w:val="005C3DA0"/>
    <w:rsid w:val="005C4571"/>
    <w:rsid w:val="005C4D05"/>
    <w:rsid w:val="005C55AF"/>
    <w:rsid w:val="005C628B"/>
    <w:rsid w:val="005C6D1A"/>
    <w:rsid w:val="005C6E93"/>
    <w:rsid w:val="005C6EEA"/>
    <w:rsid w:val="005C76B4"/>
    <w:rsid w:val="005C7797"/>
    <w:rsid w:val="005C7A08"/>
    <w:rsid w:val="005D041E"/>
    <w:rsid w:val="005D0F10"/>
    <w:rsid w:val="005D161A"/>
    <w:rsid w:val="005D24CC"/>
    <w:rsid w:val="005D26BD"/>
    <w:rsid w:val="005D3414"/>
    <w:rsid w:val="005D39F7"/>
    <w:rsid w:val="005D3A58"/>
    <w:rsid w:val="005D4479"/>
    <w:rsid w:val="005D468D"/>
    <w:rsid w:val="005D4F30"/>
    <w:rsid w:val="005D4F45"/>
    <w:rsid w:val="005D65D7"/>
    <w:rsid w:val="005D6603"/>
    <w:rsid w:val="005D66DE"/>
    <w:rsid w:val="005D6F5F"/>
    <w:rsid w:val="005D7DEB"/>
    <w:rsid w:val="005D7F5B"/>
    <w:rsid w:val="005D7FDC"/>
    <w:rsid w:val="005E180D"/>
    <w:rsid w:val="005E1D2F"/>
    <w:rsid w:val="005E2202"/>
    <w:rsid w:val="005E2706"/>
    <w:rsid w:val="005E381E"/>
    <w:rsid w:val="005E3BA6"/>
    <w:rsid w:val="005E3D73"/>
    <w:rsid w:val="005E43D6"/>
    <w:rsid w:val="005E53EE"/>
    <w:rsid w:val="005E571C"/>
    <w:rsid w:val="005E6BB5"/>
    <w:rsid w:val="005E764A"/>
    <w:rsid w:val="005F0759"/>
    <w:rsid w:val="005F0C10"/>
    <w:rsid w:val="005F1C75"/>
    <w:rsid w:val="005F2017"/>
    <w:rsid w:val="005F2328"/>
    <w:rsid w:val="005F32D9"/>
    <w:rsid w:val="005F3E41"/>
    <w:rsid w:val="005F5B0A"/>
    <w:rsid w:val="005F6452"/>
    <w:rsid w:val="005F69BE"/>
    <w:rsid w:val="005F6C72"/>
    <w:rsid w:val="00600FB4"/>
    <w:rsid w:val="00602676"/>
    <w:rsid w:val="0060280E"/>
    <w:rsid w:val="00602E2D"/>
    <w:rsid w:val="006047FB"/>
    <w:rsid w:val="00604B0D"/>
    <w:rsid w:val="00604D0C"/>
    <w:rsid w:val="0060566F"/>
    <w:rsid w:val="006066A1"/>
    <w:rsid w:val="00606FEB"/>
    <w:rsid w:val="00607D2D"/>
    <w:rsid w:val="00610CB6"/>
    <w:rsid w:val="00611336"/>
    <w:rsid w:val="0061149A"/>
    <w:rsid w:val="00611AA4"/>
    <w:rsid w:val="00611AAB"/>
    <w:rsid w:val="0061258F"/>
    <w:rsid w:val="0061357D"/>
    <w:rsid w:val="006137DA"/>
    <w:rsid w:val="00614056"/>
    <w:rsid w:val="00614A90"/>
    <w:rsid w:val="00616536"/>
    <w:rsid w:val="006166FD"/>
    <w:rsid w:val="00617A52"/>
    <w:rsid w:val="00620B51"/>
    <w:rsid w:val="0062115D"/>
    <w:rsid w:val="00621A9A"/>
    <w:rsid w:val="00621EE0"/>
    <w:rsid w:val="0062264F"/>
    <w:rsid w:val="006232B3"/>
    <w:rsid w:val="006246E0"/>
    <w:rsid w:val="00624731"/>
    <w:rsid w:val="00624876"/>
    <w:rsid w:val="006251A1"/>
    <w:rsid w:val="00626400"/>
    <w:rsid w:val="006267BF"/>
    <w:rsid w:val="00626E1E"/>
    <w:rsid w:val="006274C0"/>
    <w:rsid w:val="0062797C"/>
    <w:rsid w:val="006303A9"/>
    <w:rsid w:val="0063053D"/>
    <w:rsid w:val="006305D3"/>
    <w:rsid w:val="006306CB"/>
    <w:rsid w:val="00630DD0"/>
    <w:rsid w:val="00631CEF"/>
    <w:rsid w:val="00632E65"/>
    <w:rsid w:val="006333D4"/>
    <w:rsid w:val="00633456"/>
    <w:rsid w:val="00633A05"/>
    <w:rsid w:val="006345EC"/>
    <w:rsid w:val="006349C6"/>
    <w:rsid w:val="00634DDC"/>
    <w:rsid w:val="00634E07"/>
    <w:rsid w:val="00635D7B"/>
    <w:rsid w:val="00637364"/>
    <w:rsid w:val="006405DC"/>
    <w:rsid w:val="00641C56"/>
    <w:rsid w:val="00641E44"/>
    <w:rsid w:val="00642C30"/>
    <w:rsid w:val="00643012"/>
    <w:rsid w:val="00643089"/>
    <w:rsid w:val="00643BF2"/>
    <w:rsid w:val="006445B3"/>
    <w:rsid w:val="00645064"/>
    <w:rsid w:val="0064609E"/>
    <w:rsid w:val="00646681"/>
    <w:rsid w:val="0064746A"/>
    <w:rsid w:val="00647970"/>
    <w:rsid w:val="006520D2"/>
    <w:rsid w:val="00652128"/>
    <w:rsid w:val="00652909"/>
    <w:rsid w:val="00652D61"/>
    <w:rsid w:val="00653847"/>
    <w:rsid w:val="00653B07"/>
    <w:rsid w:val="00655045"/>
    <w:rsid w:val="00655EA1"/>
    <w:rsid w:val="00656B68"/>
    <w:rsid w:val="00657A73"/>
    <w:rsid w:val="00657B81"/>
    <w:rsid w:val="00657BEE"/>
    <w:rsid w:val="006600E5"/>
    <w:rsid w:val="00660BE2"/>
    <w:rsid w:val="00661A57"/>
    <w:rsid w:val="006621E2"/>
    <w:rsid w:val="00662F1F"/>
    <w:rsid w:val="00663874"/>
    <w:rsid w:val="00663A80"/>
    <w:rsid w:val="00665814"/>
    <w:rsid w:val="0066763B"/>
    <w:rsid w:val="00670A17"/>
    <w:rsid w:val="00670C26"/>
    <w:rsid w:val="00671ECA"/>
    <w:rsid w:val="006725B3"/>
    <w:rsid w:val="00672739"/>
    <w:rsid w:val="00672FAF"/>
    <w:rsid w:val="0067304E"/>
    <w:rsid w:val="0067323B"/>
    <w:rsid w:val="0067333D"/>
    <w:rsid w:val="006740CF"/>
    <w:rsid w:val="00675658"/>
    <w:rsid w:val="00675A4A"/>
    <w:rsid w:val="0067618E"/>
    <w:rsid w:val="006769F6"/>
    <w:rsid w:val="00677A2B"/>
    <w:rsid w:val="00680785"/>
    <w:rsid w:val="00680CB4"/>
    <w:rsid w:val="0068109E"/>
    <w:rsid w:val="00681356"/>
    <w:rsid w:val="006816BD"/>
    <w:rsid w:val="00681D02"/>
    <w:rsid w:val="006835EB"/>
    <w:rsid w:val="00683640"/>
    <w:rsid w:val="00683795"/>
    <w:rsid w:val="00683FBA"/>
    <w:rsid w:val="006840D1"/>
    <w:rsid w:val="00684237"/>
    <w:rsid w:val="00684AA4"/>
    <w:rsid w:val="00685588"/>
    <w:rsid w:val="00685740"/>
    <w:rsid w:val="00685CFF"/>
    <w:rsid w:val="0068601B"/>
    <w:rsid w:val="006863CB"/>
    <w:rsid w:val="00686629"/>
    <w:rsid w:val="00686B59"/>
    <w:rsid w:val="00691210"/>
    <w:rsid w:val="00692E80"/>
    <w:rsid w:val="0069347B"/>
    <w:rsid w:val="0069364D"/>
    <w:rsid w:val="00693B0D"/>
    <w:rsid w:val="00694374"/>
    <w:rsid w:val="00694D55"/>
    <w:rsid w:val="006958AC"/>
    <w:rsid w:val="00695EF5"/>
    <w:rsid w:val="006966FC"/>
    <w:rsid w:val="0069719E"/>
    <w:rsid w:val="00697918"/>
    <w:rsid w:val="00697C54"/>
    <w:rsid w:val="006A08EC"/>
    <w:rsid w:val="006A0A11"/>
    <w:rsid w:val="006A0B00"/>
    <w:rsid w:val="006A45D5"/>
    <w:rsid w:val="006A5425"/>
    <w:rsid w:val="006A54F9"/>
    <w:rsid w:val="006A57FD"/>
    <w:rsid w:val="006A5E1B"/>
    <w:rsid w:val="006A5E9D"/>
    <w:rsid w:val="006A5ECB"/>
    <w:rsid w:val="006A6084"/>
    <w:rsid w:val="006A6A74"/>
    <w:rsid w:val="006A6C3B"/>
    <w:rsid w:val="006A7451"/>
    <w:rsid w:val="006A74C3"/>
    <w:rsid w:val="006A760A"/>
    <w:rsid w:val="006B03D6"/>
    <w:rsid w:val="006B09E6"/>
    <w:rsid w:val="006B0AE8"/>
    <w:rsid w:val="006B0DD1"/>
    <w:rsid w:val="006B0FE3"/>
    <w:rsid w:val="006B12E9"/>
    <w:rsid w:val="006B17F8"/>
    <w:rsid w:val="006B21C9"/>
    <w:rsid w:val="006B23BE"/>
    <w:rsid w:val="006B2607"/>
    <w:rsid w:val="006B2797"/>
    <w:rsid w:val="006B2D12"/>
    <w:rsid w:val="006B3B93"/>
    <w:rsid w:val="006B3D09"/>
    <w:rsid w:val="006B453C"/>
    <w:rsid w:val="006B55BE"/>
    <w:rsid w:val="006B5A02"/>
    <w:rsid w:val="006B5CEE"/>
    <w:rsid w:val="006B5ED4"/>
    <w:rsid w:val="006B64D3"/>
    <w:rsid w:val="006B6741"/>
    <w:rsid w:val="006B75B9"/>
    <w:rsid w:val="006B77EF"/>
    <w:rsid w:val="006B7B4D"/>
    <w:rsid w:val="006B7D7F"/>
    <w:rsid w:val="006C2A6F"/>
    <w:rsid w:val="006C376B"/>
    <w:rsid w:val="006C42C7"/>
    <w:rsid w:val="006C4654"/>
    <w:rsid w:val="006C4CC4"/>
    <w:rsid w:val="006C5DE5"/>
    <w:rsid w:val="006C5F58"/>
    <w:rsid w:val="006C7AB2"/>
    <w:rsid w:val="006D052D"/>
    <w:rsid w:val="006D1097"/>
    <w:rsid w:val="006D1402"/>
    <w:rsid w:val="006D1FB6"/>
    <w:rsid w:val="006D26D0"/>
    <w:rsid w:val="006D31AA"/>
    <w:rsid w:val="006D35E5"/>
    <w:rsid w:val="006D3BA7"/>
    <w:rsid w:val="006D45A1"/>
    <w:rsid w:val="006D53D5"/>
    <w:rsid w:val="006D5A25"/>
    <w:rsid w:val="006D6432"/>
    <w:rsid w:val="006D6F47"/>
    <w:rsid w:val="006D70B4"/>
    <w:rsid w:val="006D79F3"/>
    <w:rsid w:val="006D7AA6"/>
    <w:rsid w:val="006E0143"/>
    <w:rsid w:val="006E01B7"/>
    <w:rsid w:val="006E1D70"/>
    <w:rsid w:val="006E29DD"/>
    <w:rsid w:val="006E3025"/>
    <w:rsid w:val="006E31EC"/>
    <w:rsid w:val="006E3959"/>
    <w:rsid w:val="006E3FFD"/>
    <w:rsid w:val="006E49B9"/>
    <w:rsid w:val="006E4B45"/>
    <w:rsid w:val="006E5981"/>
    <w:rsid w:val="006E5DB2"/>
    <w:rsid w:val="006E7126"/>
    <w:rsid w:val="006F0B2D"/>
    <w:rsid w:val="006F0EAC"/>
    <w:rsid w:val="006F232E"/>
    <w:rsid w:val="006F28B5"/>
    <w:rsid w:val="006F3010"/>
    <w:rsid w:val="006F3AFA"/>
    <w:rsid w:val="006F3DEA"/>
    <w:rsid w:val="006F53F8"/>
    <w:rsid w:val="006F5518"/>
    <w:rsid w:val="006F5C00"/>
    <w:rsid w:val="006F70A9"/>
    <w:rsid w:val="006F7AE7"/>
    <w:rsid w:val="007000F8"/>
    <w:rsid w:val="00700CA4"/>
    <w:rsid w:val="00700CE5"/>
    <w:rsid w:val="00700FDC"/>
    <w:rsid w:val="00701DDD"/>
    <w:rsid w:val="007035C5"/>
    <w:rsid w:val="00703D19"/>
    <w:rsid w:val="00703D8D"/>
    <w:rsid w:val="00705498"/>
    <w:rsid w:val="00705541"/>
    <w:rsid w:val="00705988"/>
    <w:rsid w:val="00705D89"/>
    <w:rsid w:val="00706A9D"/>
    <w:rsid w:val="007109B0"/>
    <w:rsid w:val="00711FDE"/>
    <w:rsid w:val="007139C2"/>
    <w:rsid w:val="00714578"/>
    <w:rsid w:val="00714603"/>
    <w:rsid w:val="007148CD"/>
    <w:rsid w:val="007148E0"/>
    <w:rsid w:val="0071643A"/>
    <w:rsid w:val="00716AF9"/>
    <w:rsid w:val="007175CC"/>
    <w:rsid w:val="00720708"/>
    <w:rsid w:val="00720767"/>
    <w:rsid w:val="007209AF"/>
    <w:rsid w:val="00721BE7"/>
    <w:rsid w:val="007221B1"/>
    <w:rsid w:val="0072291B"/>
    <w:rsid w:val="00723487"/>
    <w:rsid w:val="007237BB"/>
    <w:rsid w:val="007240A5"/>
    <w:rsid w:val="00724358"/>
    <w:rsid w:val="00724769"/>
    <w:rsid w:val="00724ACB"/>
    <w:rsid w:val="00725658"/>
    <w:rsid w:val="0072573C"/>
    <w:rsid w:val="00725805"/>
    <w:rsid w:val="00725852"/>
    <w:rsid w:val="00726667"/>
    <w:rsid w:val="00726790"/>
    <w:rsid w:val="00726BEA"/>
    <w:rsid w:val="00727078"/>
    <w:rsid w:val="00727091"/>
    <w:rsid w:val="00727DBD"/>
    <w:rsid w:val="00730A4D"/>
    <w:rsid w:val="00730BE5"/>
    <w:rsid w:val="00733019"/>
    <w:rsid w:val="00734131"/>
    <w:rsid w:val="00734460"/>
    <w:rsid w:val="007356D7"/>
    <w:rsid w:val="007358AB"/>
    <w:rsid w:val="00735CD0"/>
    <w:rsid w:val="0074093B"/>
    <w:rsid w:val="00740CBD"/>
    <w:rsid w:val="00742D11"/>
    <w:rsid w:val="007433F7"/>
    <w:rsid w:val="00743633"/>
    <w:rsid w:val="00744307"/>
    <w:rsid w:val="0074450F"/>
    <w:rsid w:val="00745842"/>
    <w:rsid w:val="007459C0"/>
    <w:rsid w:val="00746273"/>
    <w:rsid w:val="00746F81"/>
    <w:rsid w:val="00750BBE"/>
    <w:rsid w:val="00751180"/>
    <w:rsid w:val="007519F9"/>
    <w:rsid w:val="00751BCB"/>
    <w:rsid w:val="00752BB4"/>
    <w:rsid w:val="007543BB"/>
    <w:rsid w:val="007554BB"/>
    <w:rsid w:val="00755763"/>
    <w:rsid w:val="00755848"/>
    <w:rsid w:val="00755EDF"/>
    <w:rsid w:val="00755F6B"/>
    <w:rsid w:val="0075694C"/>
    <w:rsid w:val="00761D5B"/>
    <w:rsid w:val="00762206"/>
    <w:rsid w:val="007626A3"/>
    <w:rsid w:val="00763781"/>
    <w:rsid w:val="00763C81"/>
    <w:rsid w:val="00764131"/>
    <w:rsid w:val="00764585"/>
    <w:rsid w:val="007648E0"/>
    <w:rsid w:val="00765761"/>
    <w:rsid w:val="00765A3E"/>
    <w:rsid w:val="0076649E"/>
    <w:rsid w:val="00766874"/>
    <w:rsid w:val="00766AE8"/>
    <w:rsid w:val="007670C1"/>
    <w:rsid w:val="00767319"/>
    <w:rsid w:val="0077025A"/>
    <w:rsid w:val="00770316"/>
    <w:rsid w:val="0077071E"/>
    <w:rsid w:val="00770BD5"/>
    <w:rsid w:val="007711CE"/>
    <w:rsid w:val="007717B7"/>
    <w:rsid w:val="007723A1"/>
    <w:rsid w:val="00772429"/>
    <w:rsid w:val="0077357C"/>
    <w:rsid w:val="00774654"/>
    <w:rsid w:val="00775107"/>
    <w:rsid w:val="007758A5"/>
    <w:rsid w:val="00775CF9"/>
    <w:rsid w:val="00776B8C"/>
    <w:rsid w:val="00777197"/>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6339"/>
    <w:rsid w:val="00786461"/>
    <w:rsid w:val="00787B30"/>
    <w:rsid w:val="00790212"/>
    <w:rsid w:val="007909A3"/>
    <w:rsid w:val="00790DAC"/>
    <w:rsid w:val="0079168D"/>
    <w:rsid w:val="0079187C"/>
    <w:rsid w:val="00791B35"/>
    <w:rsid w:val="007929E6"/>
    <w:rsid w:val="00792A68"/>
    <w:rsid w:val="007931B6"/>
    <w:rsid w:val="00793F09"/>
    <w:rsid w:val="007942E7"/>
    <w:rsid w:val="00794602"/>
    <w:rsid w:val="007954AE"/>
    <w:rsid w:val="00795DFF"/>
    <w:rsid w:val="0079657D"/>
    <w:rsid w:val="007967A6"/>
    <w:rsid w:val="007973F5"/>
    <w:rsid w:val="007A060E"/>
    <w:rsid w:val="007A062B"/>
    <w:rsid w:val="007A09BE"/>
    <w:rsid w:val="007A0D13"/>
    <w:rsid w:val="007A0DEC"/>
    <w:rsid w:val="007A1FB8"/>
    <w:rsid w:val="007A261F"/>
    <w:rsid w:val="007A2D56"/>
    <w:rsid w:val="007A313D"/>
    <w:rsid w:val="007A3BA1"/>
    <w:rsid w:val="007A4A90"/>
    <w:rsid w:val="007A4D62"/>
    <w:rsid w:val="007A4E0B"/>
    <w:rsid w:val="007A4F28"/>
    <w:rsid w:val="007A521A"/>
    <w:rsid w:val="007A7705"/>
    <w:rsid w:val="007B0248"/>
    <w:rsid w:val="007B0BB8"/>
    <w:rsid w:val="007B11FC"/>
    <w:rsid w:val="007B247F"/>
    <w:rsid w:val="007B2B72"/>
    <w:rsid w:val="007B36AD"/>
    <w:rsid w:val="007B36CD"/>
    <w:rsid w:val="007B3776"/>
    <w:rsid w:val="007B4583"/>
    <w:rsid w:val="007B483E"/>
    <w:rsid w:val="007B5822"/>
    <w:rsid w:val="007B5DE0"/>
    <w:rsid w:val="007B6157"/>
    <w:rsid w:val="007B6264"/>
    <w:rsid w:val="007B626B"/>
    <w:rsid w:val="007B6728"/>
    <w:rsid w:val="007B6CA9"/>
    <w:rsid w:val="007B710C"/>
    <w:rsid w:val="007B7BC8"/>
    <w:rsid w:val="007C1530"/>
    <w:rsid w:val="007C17B1"/>
    <w:rsid w:val="007C23E1"/>
    <w:rsid w:val="007C2D57"/>
    <w:rsid w:val="007C37A4"/>
    <w:rsid w:val="007C5606"/>
    <w:rsid w:val="007C5F69"/>
    <w:rsid w:val="007C68B1"/>
    <w:rsid w:val="007D09ED"/>
    <w:rsid w:val="007D0BF9"/>
    <w:rsid w:val="007D0CC5"/>
    <w:rsid w:val="007D1437"/>
    <w:rsid w:val="007D290A"/>
    <w:rsid w:val="007D2970"/>
    <w:rsid w:val="007D3118"/>
    <w:rsid w:val="007D3779"/>
    <w:rsid w:val="007D3976"/>
    <w:rsid w:val="007D3CDA"/>
    <w:rsid w:val="007D425E"/>
    <w:rsid w:val="007D4DE9"/>
    <w:rsid w:val="007D4F20"/>
    <w:rsid w:val="007D563A"/>
    <w:rsid w:val="007D7005"/>
    <w:rsid w:val="007D7421"/>
    <w:rsid w:val="007E0A4E"/>
    <w:rsid w:val="007E0F98"/>
    <w:rsid w:val="007E110B"/>
    <w:rsid w:val="007E2004"/>
    <w:rsid w:val="007E2F65"/>
    <w:rsid w:val="007E3036"/>
    <w:rsid w:val="007E3495"/>
    <w:rsid w:val="007E3ECB"/>
    <w:rsid w:val="007E41F2"/>
    <w:rsid w:val="007E4E6D"/>
    <w:rsid w:val="007E5034"/>
    <w:rsid w:val="007E6984"/>
    <w:rsid w:val="007F1A03"/>
    <w:rsid w:val="007F3DC9"/>
    <w:rsid w:val="007F4221"/>
    <w:rsid w:val="007F4242"/>
    <w:rsid w:val="007F4B39"/>
    <w:rsid w:val="007F5B10"/>
    <w:rsid w:val="007F5E36"/>
    <w:rsid w:val="007F61A0"/>
    <w:rsid w:val="007F63AB"/>
    <w:rsid w:val="007F6F6D"/>
    <w:rsid w:val="007F7AE6"/>
    <w:rsid w:val="007F7C87"/>
    <w:rsid w:val="00800597"/>
    <w:rsid w:val="00800D0F"/>
    <w:rsid w:val="00801206"/>
    <w:rsid w:val="0080175B"/>
    <w:rsid w:val="00802089"/>
    <w:rsid w:val="00802712"/>
    <w:rsid w:val="00802DA5"/>
    <w:rsid w:val="00804062"/>
    <w:rsid w:val="00804678"/>
    <w:rsid w:val="00805681"/>
    <w:rsid w:val="00805892"/>
    <w:rsid w:val="00806AF4"/>
    <w:rsid w:val="0080723C"/>
    <w:rsid w:val="00811EB6"/>
    <w:rsid w:val="00812205"/>
    <w:rsid w:val="0081249E"/>
    <w:rsid w:val="008125FF"/>
    <w:rsid w:val="00812798"/>
    <w:rsid w:val="00813CBB"/>
    <w:rsid w:val="00814ECC"/>
    <w:rsid w:val="008156D0"/>
    <w:rsid w:val="00816512"/>
    <w:rsid w:val="00816A29"/>
    <w:rsid w:val="00816BDC"/>
    <w:rsid w:val="008176E3"/>
    <w:rsid w:val="008204A5"/>
    <w:rsid w:val="008212AB"/>
    <w:rsid w:val="00822675"/>
    <w:rsid w:val="008239BA"/>
    <w:rsid w:val="00824316"/>
    <w:rsid w:val="00824653"/>
    <w:rsid w:val="008258BC"/>
    <w:rsid w:val="0082618A"/>
    <w:rsid w:val="0082667F"/>
    <w:rsid w:val="00826751"/>
    <w:rsid w:val="00826763"/>
    <w:rsid w:val="00826C9C"/>
    <w:rsid w:val="00827BAB"/>
    <w:rsid w:val="00827D20"/>
    <w:rsid w:val="00830239"/>
    <w:rsid w:val="00831807"/>
    <w:rsid w:val="00832237"/>
    <w:rsid w:val="008333FF"/>
    <w:rsid w:val="00833445"/>
    <w:rsid w:val="008337D9"/>
    <w:rsid w:val="00833C66"/>
    <w:rsid w:val="008345D8"/>
    <w:rsid w:val="00834601"/>
    <w:rsid w:val="00834FB5"/>
    <w:rsid w:val="008351C8"/>
    <w:rsid w:val="00835B1F"/>
    <w:rsid w:val="00836B1B"/>
    <w:rsid w:val="00836EF7"/>
    <w:rsid w:val="00837934"/>
    <w:rsid w:val="00837D58"/>
    <w:rsid w:val="00837ED9"/>
    <w:rsid w:val="00840772"/>
    <w:rsid w:val="00840A70"/>
    <w:rsid w:val="00840BAA"/>
    <w:rsid w:val="00840FC9"/>
    <w:rsid w:val="00841AC6"/>
    <w:rsid w:val="00841F68"/>
    <w:rsid w:val="0084205C"/>
    <w:rsid w:val="008420F6"/>
    <w:rsid w:val="00842391"/>
    <w:rsid w:val="00842BCC"/>
    <w:rsid w:val="00842F7D"/>
    <w:rsid w:val="008435A8"/>
    <w:rsid w:val="00843900"/>
    <w:rsid w:val="00843913"/>
    <w:rsid w:val="00843E31"/>
    <w:rsid w:val="00846017"/>
    <w:rsid w:val="00846E49"/>
    <w:rsid w:val="0084799B"/>
    <w:rsid w:val="0085031B"/>
    <w:rsid w:val="00850534"/>
    <w:rsid w:val="00850ADD"/>
    <w:rsid w:val="00850F4F"/>
    <w:rsid w:val="008515E9"/>
    <w:rsid w:val="00851C86"/>
    <w:rsid w:val="008546CD"/>
    <w:rsid w:val="00854999"/>
    <w:rsid w:val="00855936"/>
    <w:rsid w:val="008567C7"/>
    <w:rsid w:val="00856CD7"/>
    <w:rsid w:val="008572CA"/>
    <w:rsid w:val="00857656"/>
    <w:rsid w:val="00860A80"/>
    <w:rsid w:val="008617A7"/>
    <w:rsid w:val="00861BED"/>
    <w:rsid w:val="00862663"/>
    <w:rsid w:val="00862DDF"/>
    <w:rsid w:val="008635A5"/>
    <w:rsid w:val="008643EB"/>
    <w:rsid w:val="008646A8"/>
    <w:rsid w:val="008647A9"/>
    <w:rsid w:val="0086490B"/>
    <w:rsid w:val="00864C18"/>
    <w:rsid w:val="00865775"/>
    <w:rsid w:val="00865ADB"/>
    <w:rsid w:val="00865D3D"/>
    <w:rsid w:val="008670E0"/>
    <w:rsid w:val="00870028"/>
    <w:rsid w:val="008703BE"/>
    <w:rsid w:val="008711BF"/>
    <w:rsid w:val="00871579"/>
    <w:rsid w:val="0087199A"/>
    <w:rsid w:val="00871B8A"/>
    <w:rsid w:val="008736A1"/>
    <w:rsid w:val="008739AE"/>
    <w:rsid w:val="00873B16"/>
    <w:rsid w:val="00874B67"/>
    <w:rsid w:val="00875441"/>
    <w:rsid w:val="00875B0A"/>
    <w:rsid w:val="00875BC5"/>
    <w:rsid w:val="008772D7"/>
    <w:rsid w:val="00877DAB"/>
    <w:rsid w:val="0088003A"/>
    <w:rsid w:val="00880F2E"/>
    <w:rsid w:val="008816D3"/>
    <w:rsid w:val="00881753"/>
    <w:rsid w:val="008819F2"/>
    <w:rsid w:val="00881B11"/>
    <w:rsid w:val="00881BDB"/>
    <w:rsid w:val="00881C40"/>
    <w:rsid w:val="00882AFA"/>
    <w:rsid w:val="008833AD"/>
    <w:rsid w:val="0088359A"/>
    <w:rsid w:val="008839FB"/>
    <w:rsid w:val="00884529"/>
    <w:rsid w:val="00885414"/>
    <w:rsid w:val="008858B6"/>
    <w:rsid w:val="00885A61"/>
    <w:rsid w:val="008861F1"/>
    <w:rsid w:val="00886C09"/>
    <w:rsid w:val="00887FE2"/>
    <w:rsid w:val="008902EF"/>
    <w:rsid w:val="00890B6E"/>
    <w:rsid w:val="00890E72"/>
    <w:rsid w:val="00891177"/>
    <w:rsid w:val="00891A4B"/>
    <w:rsid w:val="00893169"/>
    <w:rsid w:val="00893764"/>
    <w:rsid w:val="008953F8"/>
    <w:rsid w:val="0089549B"/>
    <w:rsid w:val="008957CC"/>
    <w:rsid w:val="008961EC"/>
    <w:rsid w:val="008963E2"/>
    <w:rsid w:val="00896402"/>
    <w:rsid w:val="00896A95"/>
    <w:rsid w:val="00896E24"/>
    <w:rsid w:val="00896FD9"/>
    <w:rsid w:val="00897361"/>
    <w:rsid w:val="00897939"/>
    <w:rsid w:val="00897A96"/>
    <w:rsid w:val="00897FC0"/>
    <w:rsid w:val="008A0DDA"/>
    <w:rsid w:val="008A1723"/>
    <w:rsid w:val="008A1853"/>
    <w:rsid w:val="008A1CA8"/>
    <w:rsid w:val="008A23AE"/>
    <w:rsid w:val="008A24AA"/>
    <w:rsid w:val="008A348C"/>
    <w:rsid w:val="008A3C2C"/>
    <w:rsid w:val="008A4516"/>
    <w:rsid w:val="008A4BF2"/>
    <w:rsid w:val="008A4E6D"/>
    <w:rsid w:val="008A511F"/>
    <w:rsid w:val="008A53DF"/>
    <w:rsid w:val="008A5E39"/>
    <w:rsid w:val="008A64C0"/>
    <w:rsid w:val="008A6D46"/>
    <w:rsid w:val="008A7B0A"/>
    <w:rsid w:val="008B0583"/>
    <w:rsid w:val="008B0B04"/>
    <w:rsid w:val="008B0E23"/>
    <w:rsid w:val="008B15A2"/>
    <w:rsid w:val="008B24DE"/>
    <w:rsid w:val="008B2FD7"/>
    <w:rsid w:val="008B36AF"/>
    <w:rsid w:val="008B4655"/>
    <w:rsid w:val="008B4AEB"/>
    <w:rsid w:val="008B5562"/>
    <w:rsid w:val="008B58F2"/>
    <w:rsid w:val="008B5E35"/>
    <w:rsid w:val="008B5E65"/>
    <w:rsid w:val="008B7239"/>
    <w:rsid w:val="008B738F"/>
    <w:rsid w:val="008B7456"/>
    <w:rsid w:val="008B7497"/>
    <w:rsid w:val="008B7A25"/>
    <w:rsid w:val="008B7B5A"/>
    <w:rsid w:val="008B7FB2"/>
    <w:rsid w:val="008C0E9A"/>
    <w:rsid w:val="008C17EE"/>
    <w:rsid w:val="008C44B0"/>
    <w:rsid w:val="008C5644"/>
    <w:rsid w:val="008C6380"/>
    <w:rsid w:val="008C7017"/>
    <w:rsid w:val="008C792F"/>
    <w:rsid w:val="008C7CD2"/>
    <w:rsid w:val="008C7F1C"/>
    <w:rsid w:val="008D0021"/>
    <w:rsid w:val="008D0402"/>
    <w:rsid w:val="008D06D4"/>
    <w:rsid w:val="008D0F61"/>
    <w:rsid w:val="008D18A9"/>
    <w:rsid w:val="008D1EC9"/>
    <w:rsid w:val="008D1FEB"/>
    <w:rsid w:val="008D24DD"/>
    <w:rsid w:val="008D2601"/>
    <w:rsid w:val="008D2BBB"/>
    <w:rsid w:val="008D501E"/>
    <w:rsid w:val="008D59B9"/>
    <w:rsid w:val="008D5FAD"/>
    <w:rsid w:val="008D6917"/>
    <w:rsid w:val="008D73C8"/>
    <w:rsid w:val="008E1159"/>
    <w:rsid w:val="008E1AA0"/>
    <w:rsid w:val="008E1D28"/>
    <w:rsid w:val="008E2379"/>
    <w:rsid w:val="008E23DD"/>
    <w:rsid w:val="008E2454"/>
    <w:rsid w:val="008E2E0C"/>
    <w:rsid w:val="008E3175"/>
    <w:rsid w:val="008E34F5"/>
    <w:rsid w:val="008E3985"/>
    <w:rsid w:val="008E44D7"/>
    <w:rsid w:val="008E5956"/>
    <w:rsid w:val="008E5E04"/>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2C4"/>
    <w:rsid w:val="008F6491"/>
    <w:rsid w:val="008F65DC"/>
    <w:rsid w:val="008F6899"/>
    <w:rsid w:val="008F7F7B"/>
    <w:rsid w:val="0090053E"/>
    <w:rsid w:val="009010E0"/>
    <w:rsid w:val="0090179D"/>
    <w:rsid w:val="00902984"/>
    <w:rsid w:val="00903168"/>
    <w:rsid w:val="0090355C"/>
    <w:rsid w:val="009039CC"/>
    <w:rsid w:val="00903EDF"/>
    <w:rsid w:val="0090440B"/>
    <w:rsid w:val="00904780"/>
    <w:rsid w:val="00904824"/>
    <w:rsid w:val="0090515B"/>
    <w:rsid w:val="00905902"/>
    <w:rsid w:val="0090598E"/>
    <w:rsid w:val="00905B1F"/>
    <w:rsid w:val="00905FC9"/>
    <w:rsid w:val="009063A8"/>
    <w:rsid w:val="00907555"/>
    <w:rsid w:val="00907F65"/>
    <w:rsid w:val="00910CDE"/>
    <w:rsid w:val="00911C30"/>
    <w:rsid w:val="00912162"/>
    <w:rsid w:val="0091226F"/>
    <w:rsid w:val="0091235E"/>
    <w:rsid w:val="0091264C"/>
    <w:rsid w:val="00912752"/>
    <w:rsid w:val="00913A90"/>
    <w:rsid w:val="00914FE9"/>
    <w:rsid w:val="009170A8"/>
    <w:rsid w:val="009205EC"/>
    <w:rsid w:val="00920D70"/>
    <w:rsid w:val="00921570"/>
    <w:rsid w:val="009216C5"/>
    <w:rsid w:val="00921775"/>
    <w:rsid w:val="009217F6"/>
    <w:rsid w:val="0092181D"/>
    <w:rsid w:val="00922BEC"/>
    <w:rsid w:val="00922BFC"/>
    <w:rsid w:val="0092387C"/>
    <w:rsid w:val="00923DC5"/>
    <w:rsid w:val="00925BA1"/>
    <w:rsid w:val="00925E26"/>
    <w:rsid w:val="00927981"/>
    <w:rsid w:val="00930308"/>
    <w:rsid w:val="0093074C"/>
    <w:rsid w:val="00931BF6"/>
    <w:rsid w:val="00932580"/>
    <w:rsid w:val="00932D8C"/>
    <w:rsid w:val="00933284"/>
    <w:rsid w:val="0093405C"/>
    <w:rsid w:val="00934B42"/>
    <w:rsid w:val="00935BE7"/>
    <w:rsid w:val="009365F1"/>
    <w:rsid w:val="00936A6E"/>
    <w:rsid w:val="0093776F"/>
    <w:rsid w:val="00937A75"/>
    <w:rsid w:val="00940112"/>
    <w:rsid w:val="00940530"/>
    <w:rsid w:val="009412EA"/>
    <w:rsid w:val="009418C3"/>
    <w:rsid w:val="00941A17"/>
    <w:rsid w:val="00941F6E"/>
    <w:rsid w:val="009425FC"/>
    <w:rsid w:val="00942862"/>
    <w:rsid w:val="00942AD0"/>
    <w:rsid w:val="00943329"/>
    <w:rsid w:val="00943869"/>
    <w:rsid w:val="00943A61"/>
    <w:rsid w:val="0094419B"/>
    <w:rsid w:val="00944D03"/>
    <w:rsid w:val="00945798"/>
    <w:rsid w:val="00945834"/>
    <w:rsid w:val="00946160"/>
    <w:rsid w:val="009464E3"/>
    <w:rsid w:val="00946524"/>
    <w:rsid w:val="0094672C"/>
    <w:rsid w:val="009469CF"/>
    <w:rsid w:val="00947749"/>
    <w:rsid w:val="00950941"/>
    <w:rsid w:val="0095117F"/>
    <w:rsid w:val="00951C12"/>
    <w:rsid w:val="00951EFC"/>
    <w:rsid w:val="0095321C"/>
    <w:rsid w:val="009537BA"/>
    <w:rsid w:val="00953B0C"/>
    <w:rsid w:val="00953F3C"/>
    <w:rsid w:val="0095707E"/>
    <w:rsid w:val="0095724D"/>
    <w:rsid w:val="00957483"/>
    <w:rsid w:val="009576A6"/>
    <w:rsid w:val="009577D6"/>
    <w:rsid w:val="00960A3E"/>
    <w:rsid w:val="009613F7"/>
    <w:rsid w:val="0096144B"/>
    <w:rsid w:val="009614DD"/>
    <w:rsid w:val="00963765"/>
    <w:rsid w:val="0096453B"/>
    <w:rsid w:val="009645B8"/>
    <w:rsid w:val="00965439"/>
    <w:rsid w:val="009656F4"/>
    <w:rsid w:val="00965C09"/>
    <w:rsid w:val="0096609C"/>
    <w:rsid w:val="00966D60"/>
    <w:rsid w:val="00967137"/>
    <w:rsid w:val="0096734C"/>
    <w:rsid w:val="0096747B"/>
    <w:rsid w:val="0096782C"/>
    <w:rsid w:val="00967BCF"/>
    <w:rsid w:val="00970326"/>
    <w:rsid w:val="00971A80"/>
    <w:rsid w:val="00971B8A"/>
    <w:rsid w:val="00971BAF"/>
    <w:rsid w:val="00972EDD"/>
    <w:rsid w:val="00973407"/>
    <w:rsid w:val="00974ABE"/>
    <w:rsid w:val="00974D88"/>
    <w:rsid w:val="0097511A"/>
    <w:rsid w:val="00976076"/>
    <w:rsid w:val="0097634F"/>
    <w:rsid w:val="00976B8E"/>
    <w:rsid w:val="00976E21"/>
    <w:rsid w:val="0097785A"/>
    <w:rsid w:val="00977AB3"/>
    <w:rsid w:val="00980507"/>
    <w:rsid w:val="00980A9F"/>
    <w:rsid w:val="009812DF"/>
    <w:rsid w:val="009815B1"/>
    <w:rsid w:val="0098188A"/>
    <w:rsid w:val="00981E68"/>
    <w:rsid w:val="009823DE"/>
    <w:rsid w:val="009825BD"/>
    <w:rsid w:val="00982A08"/>
    <w:rsid w:val="00982AAF"/>
    <w:rsid w:val="009834E6"/>
    <w:rsid w:val="00984063"/>
    <w:rsid w:val="009843F8"/>
    <w:rsid w:val="00984ED9"/>
    <w:rsid w:val="00986040"/>
    <w:rsid w:val="0098610D"/>
    <w:rsid w:val="00986778"/>
    <w:rsid w:val="00986787"/>
    <w:rsid w:val="00987384"/>
    <w:rsid w:val="009874BD"/>
    <w:rsid w:val="0098791B"/>
    <w:rsid w:val="00990945"/>
    <w:rsid w:val="009909EA"/>
    <w:rsid w:val="00990C23"/>
    <w:rsid w:val="0099149C"/>
    <w:rsid w:val="00992044"/>
    <w:rsid w:val="00992C0C"/>
    <w:rsid w:val="009932E6"/>
    <w:rsid w:val="00993C95"/>
    <w:rsid w:val="00994E81"/>
    <w:rsid w:val="00994FC9"/>
    <w:rsid w:val="00995710"/>
    <w:rsid w:val="00996617"/>
    <w:rsid w:val="00996925"/>
    <w:rsid w:val="00996D87"/>
    <w:rsid w:val="009974F6"/>
    <w:rsid w:val="009975CB"/>
    <w:rsid w:val="009A0C72"/>
    <w:rsid w:val="009A16CE"/>
    <w:rsid w:val="009A17AA"/>
    <w:rsid w:val="009A1849"/>
    <w:rsid w:val="009A191C"/>
    <w:rsid w:val="009A1B36"/>
    <w:rsid w:val="009A1DCC"/>
    <w:rsid w:val="009A229B"/>
    <w:rsid w:val="009A2885"/>
    <w:rsid w:val="009A2BC7"/>
    <w:rsid w:val="009A322B"/>
    <w:rsid w:val="009A3826"/>
    <w:rsid w:val="009A5BDE"/>
    <w:rsid w:val="009A6875"/>
    <w:rsid w:val="009A7344"/>
    <w:rsid w:val="009A7381"/>
    <w:rsid w:val="009B0554"/>
    <w:rsid w:val="009B058B"/>
    <w:rsid w:val="009B1F40"/>
    <w:rsid w:val="009B20FD"/>
    <w:rsid w:val="009B27DA"/>
    <w:rsid w:val="009B28C0"/>
    <w:rsid w:val="009B2FCD"/>
    <w:rsid w:val="009B3811"/>
    <w:rsid w:val="009B3FD0"/>
    <w:rsid w:val="009B437D"/>
    <w:rsid w:val="009B4523"/>
    <w:rsid w:val="009B452B"/>
    <w:rsid w:val="009B486A"/>
    <w:rsid w:val="009B4D84"/>
    <w:rsid w:val="009B5697"/>
    <w:rsid w:val="009B5BC9"/>
    <w:rsid w:val="009B61E1"/>
    <w:rsid w:val="009B64B8"/>
    <w:rsid w:val="009B7077"/>
    <w:rsid w:val="009B75B6"/>
    <w:rsid w:val="009B7D4F"/>
    <w:rsid w:val="009C06A0"/>
    <w:rsid w:val="009C126F"/>
    <w:rsid w:val="009C1442"/>
    <w:rsid w:val="009C1959"/>
    <w:rsid w:val="009C2DF2"/>
    <w:rsid w:val="009C36E1"/>
    <w:rsid w:val="009C3956"/>
    <w:rsid w:val="009C3D4D"/>
    <w:rsid w:val="009C4403"/>
    <w:rsid w:val="009C48BE"/>
    <w:rsid w:val="009C4B8F"/>
    <w:rsid w:val="009C4CF3"/>
    <w:rsid w:val="009C4E7C"/>
    <w:rsid w:val="009C6267"/>
    <w:rsid w:val="009C65C1"/>
    <w:rsid w:val="009C6680"/>
    <w:rsid w:val="009C70B6"/>
    <w:rsid w:val="009C75B5"/>
    <w:rsid w:val="009D1584"/>
    <w:rsid w:val="009D16A1"/>
    <w:rsid w:val="009D2031"/>
    <w:rsid w:val="009D203C"/>
    <w:rsid w:val="009D2292"/>
    <w:rsid w:val="009D34EC"/>
    <w:rsid w:val="009D5EC3"/>
    <w:rsid w:val="009D6ADD"/>
    <w:rsid w:val="009E162D"/>
    <w:rsid w:val="009E1C4B"/>
    <w:rsid w:val="009E2516"/>
    <w:rsid w:val="009E2565"/>
    <w:rsid w:val="009E28D7"/>
    <w:rsid w:val="009E2A8D"/>
    <w:rsid w:val="009E2B1D"/>
    <w:rsid w:val="009E2FAE"/>
    <w:rsid w:val="009E33ED"/>
    <w:rsid w:val="009E398A"/>
    <w:rsid w:val="009E3DC9"/>
    <w:rsid w:val="009E51E7"/>
    <w:rsid w:val="009E555A"/>
    <w:rsid w:val="009E5A1F"/>
    <w:rsid w:val="009E634E"/>
    <w:rsid w:val="009E6F59"/>
    <w:rsid w:val="009E71F9"/>
    <w:rsid w:val="009E7936"/>
    <w:rsid w:val="009E7AF7"/>
    <w:rsid w:val="009F12B8"/>
    <w:rsid w:val="009F3792"/>
    <w:rsid w:val="009F59F2"/>
    <w:rsid w:val="009F6496"/>
    <w:rsid w:val="009F6CD1"/>
    <w:rsid w:val="009F6F76"/>
    <w:rsid w:val="009F70F5"/>
    <w:rsid w:val="009F713B"/>
    <w:rsid w:val="00A00AD2"/>
    <w:rsid w:val="00A00D8D"/>
    <w:rsid w:val="00A01316"/>
    <w:rsid w:val="00A01518"/>
    <w:rsid w:val="00A015B3"/>
    <w:rsid w:val="00A0223A"/>
    <w:rsid w:val="00A0229D"/>
    <w:rsid w:val="00A02AAC"/>
    <w:rsid w:val="00A02D4A"/>
    <w:rsid w:val="00A03ADE"/>
    <w:rsid w:val="00A03F1B"/>
    <w:rsid w:val="00A05576"/>
    <w:rsid w:val="00A05668"/>
    <w:rsid w:val="00A05AD2"/>
    <w:rsid w:val="00A05EB7"/>
    <w:rsid w:val="00A0631C"/>
    <w:rsid w:val="00A074E0"/>
    <w:rsid w:val="00A10088"/>
    <w:rsid w:val="00A12554"/>
    <w:rsid w:val="00A12B9E"/>
    <w:rsid w:val="00A12C81"/>
    <w:rsid w:val="00A12CEC"/>
    <w:rsid w:val="00A13EBB"/>
    <w:rsid w:val="00A14256"/>
    <w:rsid w:val="00A1445B"/>
    <w:rsid w:val="00A1448D"/>
    <w:rsid w:val="00A14CC7"/>
    <w:rsid w:val="00A16EAF"/>
    <w:rsid w:val="00A207A6"/>
    <w:rsid w:val="00A20C15"/>
    <w:rsid w:val="00A20C76"/>
    <w:rsid w:val="00A20E5C"/>
    <w:rsid w:val="00A2263B"/>
    <w:rsid w:val="00A227EB"/>
    <w:rsid w:val="00A23652"/>
    <w:rsid w:val="00A239D1"/>
    <w:rsid w:val="00A24FBF"/>
    <w:rsid w:val="00A25CAB"/>
    <w:rsid w:val="00A25DE0"/>
    <w:rsid w:val="00A2645A"/>
    <w:rsid w:val="00A273F4"/>
    <w:rsid w:val="00A27EC1"/>
    <w:rsid w:val="00A3026A"/>
    <w:rsid w:val="00A31073"/>
    <w:rsid w:val="00A3122A"/>
    <w:rsid w:val="00A31AB7"/>
    <w:rsid w:val="00A32091"/>
    <w:rsid w:val="00A32AF6"/>
    <w:rsid w:val="00A33B36"/>
    <w:rsid w:val="00A3424B"/>
    <w:rsid w:val="00A342CE"/>
    <w:rsid w:val="00A35092"/>
    <w:rsid w:val="00A3663F"/>
    <w:rsid w:val="00A36B45"/>
    <w:rsid w:val="00A37B5F"/>
    <w:rsid w:val="00A37BD2"/>
    <w:rsid w:val="00A37DA5"/>
    <w:rsid w:val="00A40123"/>
    <w:rsid w:val="00A40456"/>
    <w:rsid w:val="00A40ED7"/>
    <w:rsid w:val="00A41E7B"/>
    <w:rsid w:val="00A4350F"/>
    <w:rsid w:val="00A43668"/>
    <w:rsid w:val="00A44416"/>
    <w:rsid w:val="00A44AED"/>
    <w:rsid w:val="00A4524F"/>
    <w:rsid w:val="00A45776"/>
    <w:rsid w:val="00A45F46"/>
    <w:rsid w:val="00A46BFD"/>
    <w:rsid w:val="00A47EBD"/>
    <w:rsid w:val="00A500AA"/>
    <w:rsid w:val="00A50496"/>
    <w:rsid w:val="00A5114A"/>
    <w:rsid w:val="00A5165C"/>
    <w:rsid w:val="00A52B9A"/>
    <w:rsid w:val="00A52CBE"/>
    <w:rsid w:val="00A533E6"/>
    <w:rsid w:val="00A538C5"/>
    <w:rsid w:val="00A53C73"/>
    <w:rsid w:val="00A54324"/>
    <w:rsid w:val="00A555DD"/>
    <w:rsid w:val="00A5652F"/>
    <w:rsid w:val="00A56608"/>
    <w:rsid w:val="00A57698"/>
    <w:rsid w:val="00A57DF2"/>
    <w:rsid w:val="00A60DEB"/>
    <w:rsid w:val="00A610D0"/>
    <w:rsid w:val="00A61F9B"/>
    <w:rsid w:val="00A625FF"/>
    <w:rsid w:val="00A62E71"/>
    <w:rsid w:val="00A63C5B"/>
    <w:rsid w:val="00A64C85"/>
    <w:rsid w:val="00A65240"/>
    <w:rsid w:val="00A655E2"/>
    <w:rsid w:val="00A65AD4"/>
    <w:rsid w:val="00A65C90"/>
    <w:rsid w:val="00A66B48"/>
    <w:rsid w:val="00A67B51"/>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3FA"/>
    <w:rsid w:val="00A74954"/>
    <w:rsid w:val="00A74D57"/>
    <w:rsid w:val="00A74F8C"/>
    <w:rsid w:val="00A76063"/>
    <w:rsid w:val="00A76394"/>
    <w:rsid w:val="00A77117"/>
    <w:rsid w:val="00A77E47"/>
    <w:rsid w:val="00A800D8"/>
    <w:rsid w:val="00A817B2"/>
    <w:rsid w:val="00A818F1"/>
    <w:rsid w:val="00A81D78"/>
    <w:rsid w:val="00A828BC"/>
    <w:rsid w:val="00A8360A"/>
    <w:rsid w:val="00A83D1B"/>
    <w:rsid w:val="00A83D4C"/>
    <w:rsid w:val="00A840EC"/>
    <w:rsid w:val="00A841AB"/>
    <w:rsid w:val="00A84874"/>
    <w:rsid w:val="00A84D90"/>
    <w:rsid w:val="00A871AC"/>
    <w:rsid w:val="00A878A0"/>
    <w:rsid w:val="00A90984"/>
    <w:rsid w:val="00A90B48"/>
    <w:rsid w:val="00A92287"/>
    <w:rsid w:val="00A924FE"/>
    <w:rsid w:val="00A92853"/>
    <w:rsid w:val="00A93320"/>
    <w:rsid w:val="00A95B92"/>
    <w:rsid w:val="00A96109"/>
    <w:rsid w:val="00A962CB"/>
    <w:rsid w:val="00A964EA"/>
    <w:rsid w:val="00A9659B"/>
    <w:rsid w:val="00A96B30"/>
    <w:rsid w:val="00A9710C"/>
    <w:rsid w:val="00AA010D"/>
    <w:rsid w:val="00AA076C"/>
    <w:rsid w:val="00AA2088"/>
    <w:rsid w:val="00AA2482"/>
    <w:rsid w:val="00AA29C1"/>
    <w:rsid w:val="00AA34B6"/>
    <w:rsid w:val="00AA3A3F"/>
    <w:rsid w:val="00AA4096"/>
    <w:rsid w:val="00AA4359"/>
    <w:rsid w:val="00AA5279"/>
    <w:rsid w:val="00AA5436"/>
    <w:rsid w:val="00AA5BFD"/>
    <w:rsid w:val="00AA5D5E"/>
    <w:rsid w:val="00AB0187"/>
    <w:rsid w:val="00AB0646"/>
    <w:rsid w:val="00AB0938"/>
    <w:rsid w:val="00AB09B8"/>
    <w:rsid w:val="00AB1585"/>
    <w:rsid w:val="00AB1DE4"/>
    <w:rsid w:val="00AB1E69"/>
    <w:rsid w:val="00AB2348"/>
    <w:rsid w:val="00AB3010"/>
    <w:rsid w:val="00AB3509"/>
    <w:rsid w:val="00AB39DE"/>
    <w:rsid w:val="00AB4B9B"/>
    <w:rsid w:val="00AB6280"/>
    <w:rsid w:val="00AB6564"/>
    <w:rsid w:val="00AB7AED"/>
    <w:rsid w:val="00AB7AF8"/>
    <w:rsid w:val="00AC1006"/>
    <w:rsid w:val="00AC1CC2"/>
    <w:rsid w:val="00AC273C"/>
    <w:rsid w:val="00AC2B5C"/>
    <w:rsid w:val="00AC2F87"/>
    <w:rsid w:val="00AC34E0"/>
    <w:rsid w:val="00AC3C73"/>
    <w:rsid w:val="00AC4AFF"/>
    <w:rsid w:val="00AC4C46"/>
    <w:rsid w:val="00AC5142"/>
    <w:rsid w:val="00AC5C83"/>
    <w:rsid w:val="00AC72A8"/>
    <w:rsid w:val="00AD1F64"/>
    <w:rsid w:val="00AD20F4"/>
    <w:rsid w:val="00AD2731"/>
    <w:rsid w:val="00AD28E9"/>
    <w:rsid w:val="00AD298D"/>
    <w:rsid w:val="00AD29EC"/>
    <w:rsid w:val="00AD382F"/>
    <w:rsid w:val="00AD3C3B"/>
    <w:rsid w:val="00AD44C1"/>
    <w:rsid w:val="00AD657F"/>
    <w:rsid w:val="00AD66DE"/>
    <w:rsid w:val="00AD6F87"/>
    <w:rsid w:val="00AD7EBE"/>
    <w:rsid w:val="00AE08F4"/>
    <w:rsid w:val="00AE0BA0"/>
    <w:rsid w:val="00AE1280"/>
    <w:rsid w:val="00AE1629"/>
    <w:rsid w:val="00AE17B4"/>
    <w:rsid w:val="00AE1954"/>
    <w:rsid w:val="00AE24CB"/>
    <w:rsid w:val="00AE2BBD"/>
    <w:rsid w:val="00AE2D85"/>
    <w:rsid w:val="00AE3182"/>
    <w:rsid w:val="00AE4902"/>
    <w:rsid w:val="00AE52D4"/>
    <w:rsid w:val="00AE53C1"/>
    <w:rsid w:val="00AE6CC4"/>
    <w:rsid w:val="00AE6F4C"/>
    <w:rsid w:val="00AE702C"/>
    <w:rsid w:val="00AF0ED1"/>
    <w:rsid w:val="00AF1846"/>
    <w:rsid w:val="00AF1F2A"/>
    <w:rsid w:val="00AF3014"/>
    <w:rsid w:val="00AF3665"/>
    <w:rsid w:val="00AF4BED"/>
    <w:rsid w:val="00AF6762"/>
    <w:rsid w:val="00AF7DE7"/>
    <w:rsid w:val="00B0090F"/>
    <w:rsid w:val="00B04840"/>
    <w:rsid w:val="00B04AE3"/>
    <w:rsid w:val="00B07295"/>
    <w:rsid w:val="00B0778E"/>
    <w:rsid w:val="00B07990"/>
    <w:rsid w:val="00B1194F"/>
    <w:rsid w:val="00B11C9B"/>
    <w:rsid w:val="00B12681"/>
    <w:rsid w:val="00B136E1"/>
    <w:rsid w:val="00B155F2"/>
    <w:rsid w:val="00B16557"/>
    <w:rsid w:val="00B16F58"/>
    <w:rsid w:val="00B1701D"/>
    <w:rsid w:val="00B2010A"/>
    <w:rsid w:val="00B202E9"/>
    <w:rsid w:val="00B209EA"/>
    <w:rsid w:val="00B226F9"/>
    <w:rsid w:val="00B22DF5"/>
    <w:rsid w:val="00B23569"/>
    <w:rsid w:val="00B23CEE"/>
    <w:rsid w:val="00B2647B"/>
    <w:rsid w:val="00B2710E"/>
    <w:rsid w:val="00B2753A"/>
    <w:rsid w:val="00B304F0"/>
    <w:rsid w:val="00B32185"/>
    <w:rsid w:val="00B32B38"/>
    <w:rsid w:val="00B33052"/>
    <w:rsid w:val="00B33E87"/>
    <w:rsid w:val="00B34CE9"/>
    <w:rsid w:val="00B3610D"/>
    <w:rsid w:val="00B36A50"/>
    <w:rsid w:val="00B371D0"/>
    <w:rsid w:val="00B37452"/>
    <w:rsid w:val="00B37CB6"/>
    <w:rsid w:val="00B411EF"/>
    <w:rsid w:val="00B41472"/>
    <w:rsid w:val="00B419D9"/>
    <w:rsid w:val="00B4279C"/>
    <w:rsid w:val="00B43185"/>
    <w:rsid w:val="00B4333D"/>
    <w:rsid w:val="00B44B2C"/>
    <w:rsid w:val="00B44B43"/>
    <w:rsid w:val="00B45785"/>
    <w:rsid w:val="00B461E2"/>
    <w:rsid w:val="00B50C7C"/>
    <w:rsid w:val="00B50CEE"/>
    <w:rsid w:val="00B51243"/>
    <w:rsid w:val="00B51383"/>
    <w:rsid w:val="00B515D3"/>
    <w:rsid w:val="00B51F97"/>
    <w:rsid w:val="00B52430"/>
    <w:rsid w:val="00B52A31"/>
    <w:rsid w:val="00B533CD"/>
    <w:rsid w:val="00B53EA2"/>
    <w:rsid w:val="00B54169"/>
    <w:rsid w:val="00B54B63"/>
    <w:rsid w:val="00B5592F"/>
    <w:rsid w:val="00B55AFF"/>
    <w:rsid w:val="00B566F1"/>
    <w:rsid w:val="00B60AFC"/>
    <w:rsid w:val="00B60EB5"/>
    <w:rsid w:val="00B614D6"/>
    <w:rsid w:val="00B61EA9"/>
    <w:rsid w:val="00B63A3F"/>
    <w:rsid w:val="00B63E67"/>
    <w:rsid w:val="00B64063"/>
    <w:rsid w:val="00B651D6"/>
    <w:rsid w:val="00B65273"/>
    <w:rsid w:val="00B70469"/>
    <w:rsid w:val="00B71082"/>
    <w:rsid w:val="00B715A9"/>
    <w:rsid w:val="00B72361"/>
    <w:rsid w:val="00B7254C"/>
    <w:rsid w:val="00B73379"/>
    <w:rsid w:val="00B73F79"/>
    <w:rsid w:val="00B74B5C"/>
    <w:rsid w:val="00B74F1F"/>
    <w:rsid w:val="00B754A3"/>
    <w:rsid w:val="00B75AB1"/>
    <w:rsid w:val="00B769F1"/>
    <w:rsid w:val="00B76A0D"/>
    <w:rsid w:val="00B76ACC"/>
    <w:rsid w:val="00B77D35"/>
    <w:rsid w:val="00B80AB6"/>
    <w:rsid w:val="00B80C1A"/>
    <w:rsid w:val="00B80DB5"/>
    <w:rsid w:val="00B81B7B"/>
    <w:rsid w:val="00B81CA1"/>
    <w:rsid w:val="00B821CF"/>
    <w:rsid w:val="00B833FE"/>
    <w:rsid w:val="00B84ABE"/>
    <w:rsid w:val="00B8590C"/>
    <w:rsid w:val="00B8642F"/>
    <w:rsid w:val="00B87CB8"/>
    <w:rsid w:val="00B90961"/>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F81"/>
    <w:rsid w:val="00BA07DD"/>
    <w:rsid w:val="00BA1564"/>
    <w:rsid w:val="00BA1BDF"/>
    <w:rsid w:val="00BA27B8"/>
    <w:rsid w:val="00BA5A9C"/>
    <w:rsid w:val="00BA6622"/>
    <w:rsid w:val="00BA69FC"/>
    <w:rsid w:val="00BA7590"/>
    <w:rsid w:val="00BA7F4F"/>
    <w:rsid w:val="00BB00A5"/>
    <w:rsid w:val="00BB0B44"/>
    <w:rsid w:val="00BB0BEE"/>
    <w:rsid w:val="00BB0D87"/>
    <w:rsid w:val="00BB111F"/>
    <w:rsid w:val="00BB12D5"/>
    <w:rsid w:val="00BB1F57"/>
    <w:rsid w:val="00BB3819"/>
    <w:rsid w:val="00BB3F2C"/>
    <w:rsid w:val="00BB4D7A"/>
    <w:rsid w:val="00BB57A3"/>
    <w:rsid w:val="00BB6A9D"/>
    <w:rsid w:val="00BB6F6B"/>
    <w:rsid w:val="00BB730B"/>
    <w:rsid w:val="00BC08A4"/>
    <w:rsid w:val="00BC199E"/>
    <w:rsid w:val="00BC2402"/>
    <w:rsid w:val="00BC2C01"/>
    <w:rsid w:val="00BC3B2A"/>
    <w:rsid w:val="00BC4432"/>
    <w:rsid w:val="00BC54A5"/>
    <w:rsid w:val="00BC5A9C"/>
    <w:rsid w:val="00BC5B7E"/>
    <w:rsid w:val="00BC5EC4"/>
    <w:rsid w:val="00BC6AF5"/>
    <w:rsid w:val="00BC7532"/>
    <w:rsid w:val="00BC7C0E"/>
    <w:rsid w:val="00BC7C32"/>
    <w:rsid w:val="00BC7F6B"/>
    <w:rsid w:val="00BD035D"/>
    <w:rsid w:val="00BD0805"/>
    <w:rsid w:val="00BD1C3E"/>
    <w:rsid w:val="00BD1E8F"/>
    <w:rsid w:val="00BD2400"/>
    <w:rsid w:val="00BD316A"/>
    <w:rsid w:val="00BD344E"/>
    <w:rsid w:val="00BD3B15"/>
    <w:rsid w:val="00BD3FDE"/>
    <w:rsid w:val="00BD3FF8"/>
    <w:rsid w:val="00BD4EE5"/>
    <w:rsid w:val="00BD59A0"/>
    <w:rsid w:val="00BD6ADC"/>
    <w:rsid w:val="00BD6BCA"/>
    <w:rsid w:val="00BD70A9"/>
    <w:rsid w:val="00BD7212"/>
    <w:rsid w:val="00BD7867"/>
    <w:rsid w:val="00BD7E60"/>
    <w:rsid w:val="00BD7E7E"/>
    <w:rsid w:val="00BE00AC"/>
    <w:rsid w:val="00BE0AFA"/>
    <w:rsid w:val="00BE10E1"/>
    <w:rsid w:val="00BE14A3"/>
    <w:rsid w:val="00BE1DCA"/>
    <w:rsid w:val="00BE2A73"/>
    <w:rsid w:val="00BE2D52"/>
    <w:rsid w:val="00BE3077"/>
    <w:rsid w:val="00BE3239"/>
    <w:rsid w:val="00BE33F9"/>
    <w:rsid w:val="00BE3A0B"/>
    <w:rsid w:val="00BE3AD4"/>
    <w:rsid w:val="00BE513C"/>
    <w:rsid w:val="00BE5F95"/>
    <w:rsid w:val="00BE71B7"/>
    <w:rsid w:val="00BF01D4"/>
    <w:rsid w:val="00BF0354"/>
    <w:rsid w:val="00BF1822"/>
    <w:rsid w:val="00BF19F2"/>
    <w:rsid w:val="00BF21A5"/>
    <w:rsid w:val="00BF231C"/>
    <w:rsid w:val="00BF4D21"/>
    <w:rsid w:val="00BF51AC"/>
    <w:rsid w:val="00BF583B"/>
    <w:rsid w:val="00BF59A3"/>
    <w:rsid w:val="00BF5BAD"/>
    <w:rsid w:val="00BF60BA"/>
    <w:rsid w:val="00BF74CE"/>
    <w:rsid w:val="00BF756B"/>
    <w:rsid w:val="00BF7EB9"/>
    <w:rsid w:val="00C00723"/>
    <w:rsid w:val="00C00B9D"/>
    <w:rsid w:val="00C0108C"/>
    <w:rsid w:val="00C019BF"/>
    <w:rsid w:val="00C030A3"/>
    <w:rsid w:val="00C03259"/>
    <w:rsid w:val="00C04BCB"/>
    <w:rsid w:val="00C04DD3"/>
    <w:rsid w:val="00C04E36"/>
    <w:rsid w:val="00C051DC"/>
    <w:rsid w:val="00C0594A"/>
    <w:rsid w:val="00C05DF4"/>
    <w:rsid w:val="00C066DF"/>
    <w:rsid w:val="00C10CE6"/>
    <w:rsid w:val="00C10E72"/>
    <w:rsid w:val="00C1136F"/>
    <w:rsid w:val="00C11373"/>
    <w:rsid w:val="00C11539"/>
    <w:rsid w:val="00C115B2"/>
    <w:rsid w:val="00C11934"/>
    <w:rsid w:val="00C129B0"/>
    <w:rsid w:val="00C12EFF"/>
    <w:rsid w:val="00C148A7"/>
    <w:rsid w:val="00C1533F"/>
    <w:rsid w:val="00C15478"/>
    <w:rsid w:val="00C15AB1"/>
    <w:rsid w:val="00C16724"/>
    <w:rsid w:val="00C16770"/>
    <w:rsid w:val="00C16824"/>
    <w:rsid w:val="00C16A08"/>
    <w:rsid w:val="00C16A3D"/>
    <w:rsid w:val="00C17062"/>
    <w:rsid w:val="00C200A5"/>
    <w:rsid w:val="00C2036A"/>
    <w:rsid w:val="00C208FA"/>
    <w:rsid w:val="00C20F37"/>
    <w:rsid w:val="00C22123"/>
    <w:rsid w:val="00C24336"/>
    <w:rsid w:val="00C24E59"/>
    <w:rsid w:val="00C25A13"/>
    <w:rsid w:val="00C25B00"/>
    <w:rsid w:val="00C26BFF"/>
    <w:rsid w:val="00C26D08"/>
    <w:rsid w:val="00C270A6"/>
    <w:rsid w:val="00C30353"/>
    <w:rsid w:val="00C30457"/>
    <w:rsid w:val="00C3065E"/>
    <w:rsid w:val="00C30949"/>
    <w:rsid w:val="00C3102C"/>
    <w:rsid w:val="00C312D4"/>
    <w:rsid w:val="00C3182F"/>
    <w:rsid w:val="00C328C0"/>
    <w:rsid w:val="00C32A0C"/>
    <w:rsid w:val="00C32ECC"/>
    <w:rsid w:val="00C33194"/>
    <w:rsid w:val="00C3373A"/>
    <w:rsid w:val="00C34242"/>
    <w:rsid w:val="00C34F4F"/>
    <w:rsid w:val="00C355AA"/>
    <w:rsid w:val="00C37012"/>
    <w:rsid w:val="00C40B4C"/>
    <w:rsid w:val="00C422A3"/>
    <w:rsid w:val="00C436D4"/>
    <w:rsid w:val="00C43B6D"/>
    <w:rsid w:val="00C43CBA"/>
    <w:rsid w:val="00C456F4"/>
    <w:rsid w:val="00C46149"/>
    <w:rsid w:val="00C4781F"/>
    <w:rsid w:val="00C515AC"/>
    <w:rsid w:val="00C51D5E"/>
    <w:rsid w:val="00C52DE6"/>
    <w:rsid w:val="00C53ACF"/>
    <w:rsid w:val="00C54FCE"/>
    <w:rsid w:val="00C55A57"/>
    <w:rsid w:val="00C561FB"/>
    <w:rsid w:val="00C567EB"/>
    <w:rsid w:val="00C57428"/>
    <w:rsid w:val="00C57A8F"/>
    <w:rsid w:val="00C57F18"/>
    <w:rsid w:val="00C607F0"/>
    <w:rsid w:val="00C617A2"/>
    <w:rsid w:val="00C622E6"/>
    <w:rsid w:val="00C62478"/>
    <w:rsid w:val="00C63488"/>
    <w:rsid w:val="00C6407B"/>
    <w:rsid w:val="00C64637"/>
    <w:rsid w:val="00C64BDF"/>
    <w:rsid w:val="00C652D3"/>
    <w:rsid w:val="00C65B28"/>
    <w:rsid w:val="00C65E16"/>
    <w:rsid w:val="00C7020E"/>
    <w:rsid w:val="00C70ACC"/>
    <w:rsid w:val="00C70B90"/>
    <w:rsid w:val="00C71680"/>
    <w:rsid w:val="00C71F7E"/>
    <w:rsid w:val="00C72258"/>
    <w:rsid w:val="00C7235C"/>
    <w:rsid w:val="00C729FE"/>
    <w:rsid w:val="00C72A15"/>
    <w:rsid w:val="00C72B78"/>
    <w:rsid w:val="00C72C1A"/>
    <w:rsid w:val="00C7434C"/>
    <w:rsid w:val="00C7434D"/>
    <w:rsid w:val="00C7492D"/>
    <w:rsid w:val="00C753C2"/>
    <w:rsid w:val="00C7583E"/>
    <w:rsid w:val="00C76245"/>
    <w:rsid w:val="00C77B12"/>
    <w:rsid w:val="00C82675"/>
    <w:rsid w:val="00C85168"/>
    <w:rsid w:val="00C85E3E"/>
    <w:rsid w:val="00C85EEF"/>
    <w:rsid w:val="00C8601F"/>
    <w:rsid w:val="00C860E3"/>
    <w:rsid w:val="00C863A4"/>
    <w:rsid w:val="00C90295"/>
    <w:rsid w:val="00C909CB"/>
    <w:rsid w:val="00C91120"/>
    <w:rsid w:val="00C9195E"/>
    <w:rsid w:val="00C91F6E"/>
    <w:rsid w:val="00C92582"/>
    <w:rsid w:val="00C92609"/>
    <w:rsid w:val="00C92F6A"/>
    <w:rsid w:val="00C93AC5"/>
    <w:rsid w:val="00C93AF0"/>
    <w:rsid w:val="00C9487E"/>
    <w:rsid w:val="00C95277"/>
    <w:rsid w:val="00C959DF"/>
    <w:rsid w:val="00C95A77"/>
    <w:rsid w:val="00C95E33"/>
    <w:rsid w:val="00C965CB"/>
    <w:rsid w:val="00C96645"/>
    <w:rsid w:val="00C9674E"/>
    <w:rsid w:val="00C969F6"/>
    <w:rsid w:val="00C976C8"/>
    <w:rsid w:val="00CA09BB"/>
    <w:rsid w:val="00CA0B1C"/>
    <w:rsid w:val="00CA1E87"/>
    <w:rsid w:val="00CA204A"/>
    <w:rsid w:val="00CA2C86"/>
    <w:rsid w:val="00CA3321"/>
    <w:rsid w:val="00CA4261"/>
    <w:rsid w:val="00CA43F2"/>
    <w:rsid w:val="00CA46C7"/>
    <w:rsid w:val="00CA4AA4"/>
    <w:rsid w:val="00CA5064"/>
    <w:rsid w:val="00CA5CBD"/>
    <w:rsid w:val="00CA5FCF"/>
    <w:rsid w:val="00CA6BB2"/>
    <w:rsid w:val="00CA74CC"/>
    <w:rsid w:val="00CA779E"/>
    <w:rsid w:val="00CA7A8C"/>
    <w:rsid w:val="00CB213D"/>
    <w:rsid w:val="00CB220D"/>
    <w:rsid w:val="00CB3089"/>
    <w:rsid w:val="00CB382A"/>
    <w:rsid w:val="00CB40C7"/>
    <w:rsid w:val="00CB4FFE"/>
    <w:rsid w:val="00CB5BC2"/>
    <w:rsid w:val="00CB62A8"/>
    <w:rsid w:val="00CB6C77"/>
    <w:rsid w:val="00CB72FC"/>
    <w:rsid w:val="00CC0041"/>
    <w:rsid w:val="00CC0B78"/>
    <w:rsid w:val="00CC128F"/>
    <w:rsid w:val="00CC3DF4"/>
    <w:rsid w:val="00CC5144"/>
    <w:rsid w:val="00CC51EB"/>
    <w:rsid w:val="00CC5384"/>
    <w:rsid w:val="00CC5EE0"/>
    <w:rsid w:val="00CC6380"/>
    <w:rsid w:val="00CC6D6C"/>
    <w:rsid w:val="00CC7039"/>
    <w:rsid w:val="00CC778E"/>
    <w:rsid w:val="00CD0B2F"/>
    <w:rsid w:val="00CD0B40"/>
    <w:rsid w:val="00CD0F6B"/>
    <w:rsid w:val="00CD1BFD"/>
    <w:rsid w:val="00CD1E28"/>
    <w:rsid w:val="00CD25DF"/>
    <w:rsid w:val="00CD27F1"/>
    <w:rsid w:val="00CD2A8A"/>
    <w:rsid w:val="00CD3538"/>
    <w:rsid w:val="00CD35D6"/>
    <w:rsid w:val="00CD3971"/>
    <w:rsid w:val="00CD7C0A"/>
    <w:rsid w:val="00CD7DA9"/>
    <w:rsid w:val="00CE1378"/>
    <w:rsid w:val="00CE1928"/>
    <w:rsid w:val="00CE1FAA"/>
    <w:rsid w:val="00CE2154"/>
    <w:rsid w:val="00CE25A9"/>
    <w:rsid w:val="00CE26D4"/>
    <w:rsid w:val="00CE2DE9"/>
    <w:rsid w:val="00CE6132"/>
    <w:rsid w:val="00CE73C2"/>
    <w:rsid w:val="00CE7969"/>
    <w:rsid w:val="00CF0313"/>
    <w:rsid w:val="00CF0564"/>
    <w:rsid w:val="00CF17A4"/>
    <w:rsid w:val="00CF1DEF"/>
    <w:rsid w:val="00CF2809"/>
    <w:rsid w:val="00CF37AA"/>
    <w:rsid w:val="00CF4E38"/>
    <w:rsid w:val="00CF520E"/>
    <w:rsid w:val="00CF5C66"/>
    <w:rsid w:val="00CF7288"/>
    <w:rsid w:val="00D0012B"/>
    <w:rsid w:val="00D001B5"/>
    <w:rsid w:val="00D002D7"/>
    <w:rsid w:val="00D009A3"/>
    <w:rsid w:val="00D0108E"/>
    <w:rsid w:val="00D0140F"/>
    <w:rsid w:val="00D01BB7"/>
    <w:rsid w:val="00D023CA"/>
    <w:rsid w:val="00D024D4"/>
    <w:rsid w:val="00D02656"/>
    <w:rsid w:val="00D03488"/>
    <w:rsid w:val="00D03996"/>
    <w:rsid w:val="00D03AF5"/>
    <w:rsid w:val="00D04AB9"/>
    <w:rsid w:val="00D05460"/>
    <w:rsid w:val="00D05BA1"/>
    <w:rsid w:val="00D06110"/>
    <w:rsid w:val="00D07C1A"/>
    <w:rsid w:val="00D07D82"/>
    <w:rsid w:val="00D07D96"/>
    <w:rsid w:val="00D100D8"/>
    <w:rsid w:val="00D1278F"/>
    <w:rsid w:val="00D12CE1"/>
    <w:rsid w:val="00D132E5"/>
    <w:rsid w:val="00D1349F"/>
    <w:rsid w:val="00D136B0"/>
    <w:rsid w:val="00D1370D"/>
    <w:rsid w:val="00D13B3B"/>
    <w:rsid w:val="00D15B3D"/>
    <w:rsid w:val="00D162D3"/>
    <w:rsid w:val="00D166A8"/>
    <w:rsid w:val="00D17B9C"/>
    <w:rsid w:val="00D17BAC"/>
    <w:rsid w:val="00D20DF3"/>
    <w:rsid w:val="00D21E78"/>
    <w:rsid w:val="00D225F7"/>
    <w:rsid w:val="00D2316B"/>
    <w:rsid w:val="00D23401"/>
    <w:rsid w:val="00D243E3"/>
    <w:rsid w:val="00D24673"/>
    <w:rsid w:val="00D264D4"/>
    <w:rsid w:val="00D26BE2"/>
    <w:rsid w:val="00D26FFA"/>
    <w:rsid w:val="00D27310"/>
    <w:rsid w:val="00D278E9"/>
    <w:rsid w:val="00D27954"/>
    <w:rsid w:val="00D31215"/>
    <w:rsid w:val="00D31218"/>
    <w:rsid w:val="00D3384B"/>
    <w:rsid w:val="00D34644"/>
    <w:rsid w:val="00D350DE"/>
    <w:rsid w:val="00D352DD"/>
    <w:rsid w:val="00D352F0"/>
    <w:rsid w:val="00D354E9"/>
    <w:rsid w:val="00D35FFF"/>
    <w:rsid w:val="00D36065"/>
    <w:rsid w:val="00D37051"/>
    <w:rsid w:val="00D37E6A"/>
    <w:rsid w:val="00D4006A"/>
    <w:rsid w:val="00D40550"/>
    <w:rsid w:val="00D41CFD"/>
    <w:rsid w:val="00D42EEE"/>
    <w:rsid w:val="00D42F52"/>
    <w:rsid w:val="00D43335"/>
    <w:rsid w:val="00D4472C"/>
    <w:rsid w:val="00D44D20"/>
    <w:rsid w:val="00D45A4E"/>
    <w:rsid w:val="00D45B93"/>
    <w:rsid w:val="00D45BE8"/>
    <w:rsid w:val="00D4649F"/>
    <w:rsid w:val="00D4672B"/>
    <w:rsid w:val="00D473C7"/>
    <w:rsid w:val="00D4797D"/>
    <w:rsid w:val="00D50927"/>
    <w:rsid w:val="00D51434"/>
    <w:rsid w:val="00D51608"/>
    <w:rsid w:val="00D51A12"/>
    <w:rsid w:val="00D52278"/>
    <w:rsid w:val="00D52669"/>
    <w:rsid w:val="00D527A6"/>
    <w:rsid w:val="00D52E49"/>
    <w:rsid w:val="00D5312C"/>
    <w:rsid w:val="00D53D46"/>
    <w:rsid w:val="00D53ED5"/>
    <w:rsid w:val="00D559D8"/>
    <w:rsid w:val="00D60510"/>
    <w:rsid w:val="00D6082F"/>
    <w:rsid w:val="00D60A61"/>
    <w:rsid w:val="00D60B44"/>
    <w:rsid w:val="00D61095"/>
    <w:rsid w:val="00D62215"/>
    <w:rsid w:val="00D62676"/>
    <w:rsid w:val="00D643E6"/>
    <w:rsid w:val="00D65B6E"/>
    <w:rsid w:val="00D66323"/>
    <w:rsid w:val="00D6687D"/>
    <w:rsid w:val="00D67C5E"/>
    <w:rsid w:val="00D706C0"/>
    <w:rsid w:val="00D71557"/>
    <w:rsid w:val="00D71E49"/>
    <w:rsid w:val="00D71F3A"/>
    <w:rsid w:val="00D72331"/>
    <w:rsid w:val="00D724B7"/>
    <w:rsid w:val="00D72A5B"/>
    <w:rsid w:val="00D72FA1"/>
    <w:rsid w:val="00D7394D"/>
    <w:rsid w:val="00D73F8B"/>
    <w:rsid w:val="00D7486D"/>
    <w:rsid w:val="00D75182"/>
    <w:rsid w:val="00D75BC1"/>
    <w:rsid w:val="00D75CFD"/>
    <w:rsid w:val="00D76E85"/>
    <w:rsid w:val="00D7701F"/>
    <w:rsid w:val="00D77857"/>
    <w:rsid w:val="00D80E04"/>
    <w:rsid w:val="00D833FF"/>
    <w:rsid w:val="00D83B04"/>
    <w:rsid w:val="00D84550"/>
    <w:rsid w:val="00D85528"/>
    <w:rsid w:val="00D8674E"/>
    <w:rsid w:val="00D8677B"/>
    <w:rsid w:val="00D86F79"/>
    <w:rsid w:val="00D87E7D"/>
    <w:rsid w:val="00D90061"/>
    <w:rsid w:val="00D905D0"/>
    <w:rsid w:val="00D91CBD"/>
    <w:rsid w:val="00D922EE"/>
    <w:rsid w:val="00D923E4"/>
    <w:rsid w:val="00D92E91"/>
    <w:rsid w:val="00D944E0"/>
    <w:rsid w:val="00D948E1"/>
    <w:rsid w:val="00D949AC"/>
    <w:rsid w:val="00D97742"/>
    <w:rsid w:val="00DA1898"/>
    <w:rsid w:val="00DA1FCD"/>
    <w:rsid w:val="00DA2297"/>
    <w:rsid w:val="00DA28EC"/>
    <w:rsid w:val="00DA3C76"/>
    <w:rsid w:val="00DA3FD7"/>
    <w:rsid w:val="00DA400F"/>
    <w:rsid w:val="00DA47CA"/>
    <w:rsid w:val="00DA4995"/>
    <w:rsid w:val="00DA5401"/>
    <w:rsid w:val="00DA57B7"/>
    <w:rsid w:val="00DA588A"/>
    <w:rsid w:val="00DA5CD2"/>
    <w:rsid w:val="00DA6815"/>
    <w:rsid w:val="00DA729B"/>
    <w:rsid w:val="00DB0C7B"/>
    <w:rsid w:val="00DB1462"/>
    <w:rsid w:val="00DB2305"/>
    <w:rsid w:val="00DB2C30"/>
    <w:rsid w:val="00DB4725"/>
    <w:rsid w:val="00DB4DDB"/>
    <w:rsid w:val="00DB6478"/>
    <w:rsid w:val="00DB7131"/>
    <w:rsid w:val="00DB78BE"/>
    <w:rsid w:val="00DC03DC"/>
    <w:rsid w:val="00DC0962"/>
    <w:rsid w:val="00DC0AFC"/>
    <w:rsid w:val="00DC0F94"/>
    <w:rsid w:val="00DC2D0F"/>
    <w:rsid w:val="00DC31C2"/>
    <w:rsid w:val="00DC3535"/>
    <w:rsid w:val="00DC46DB"/>
    <w:rsid w:val="00DC5DD7"/>
    <w:rsid w:val="00DC64E3"/>
    <w:rsid w:val="00DC7948"/>
    <w:rsid w:val="00DD0EA6"/>
    <w:rsid w:val="00DD18D1"/>
    <w:rsid w:val="00DD2837"/>
    <w:rsid w:val="00DD2F5D"/>
    <w:rsid w:val="00DD4B71"/>
    <w:rsid w:val="00DD4F79"/>
    <w:rsid w:val="00DD5FCC"/>
    <w:rsid w:val="00DD6737"/>
    <w:rsid w:val="00DD7839"/>
    <w:rsid w:val="00DE03CB"/>
    <w:rsid w:val="00DE0E6F"/>
    <w:rsid w:val="00DE111A"/>
    <w:rsid w:val="00DE24AC"/>
    <w:rsid w:val="00DE253A"/>
    <w:rsid w:val="00DE25D0"/>
    <w:rsid w:val="00DE2687"/>
    <w:rsid w:val="00DE2C61"/>
    <w:rsid w:val="00DE30B9"/>
    <w:rsid w:val="00DE40E4"/>
    <w:rsid w:val="00DE416B"/>
    <w:rsid w:val="00DE41FF"/>
    <w:rsid w:val="00DE452A"/>
    <w:rsid w:val="00DE4CA3"/>
    <w:rsid w:val="00DE4CA9"/>
    <w:rsid w:val="00DE4CE6"/>
    <w:rsid w:val="00DE4FA6"/>
    <w:rsid w:val="00DE6B38"/>
    <w:rsid w:val="00DE7573"/>
    <w:rsid w:val="00DF0233"/>
    <w:rsid w:val="00DF0C97"/>
    <w:rsid w:val="00DF15CD"/>
    <w:rsid w:val="00DF17A6"/>
    <w:rsid w:val="00DF2A86"/>
    <w:rsid w:val="00DF33DF"/>
    <w:rsid w:val="00DF3DD8"/>
    <w:rsid w:val="00DF58E9"/>
    <w:rsid w:val="00DF5C1D"/>
    <w:rsid w:val="00DF5DF6"/>
    <w:rsid w:val="00DF5E50"/>
    <w:rsid w:val="00DF63DF"/>
    <w:rsid w:val="00DF6986"/>
    <w:rsid w:val="00DF6A53"/>
    <w:rsid w:val="00DF6A79"/>
    <w:rsid w:val="00DF6E1C"/>
    <w:rsid w:val="00E0013C"/>
    <w:rsid w:val="00E0035E"/>
    <w:rsid w:val="00E00689"/>
    <w:rsid w:val="00E016C0"/>
    <w:rsid w:val="00E01756"/>
    <w:rsid w:val="00E02ACC"/>
    <w:rsid w:val="00E0367B"/>
    <w:rsid w:val="00E04E98"/>
    <w:rsid w:val="00E0533F"/>
    <w:rsid w:val="00E053B2"/>
    <w:rsid w:val="00E05B9C"/>
    <w:rsid w:val="00E0681D"/>
    <w:rsid w:val="00E06D5D"/>
    <w:rsid w:val="00E06E9F"/>
    <w:rsid w:val="00E07FBF"/>
    <w:rsid w:val="00E12037"/>
    <w:rsid w:val="00E1346F"/>
    <w:rsid w:val="00E140A0"/>
    <w:rsid w:val="00E1448D"/>
    <w:rsid w:val="00E1515E"/>
    <w:rsid w:val="00E1561E"/>
    <w:rsid w:val="00E15F19"/>
    <w:rsid w:val="00E15F5D"/>
    <w:rsid w:val="00E1703A"/>
    <w:rsid w:val="00E17960"/>
    <w:rsid w:val="00E17BAE"/>
    <w:rsid w:val="00E20849"/>
    <w:rsid w:val="00E20DE2"/>
    <w:rsid w:val="00E21489"/>
    <w:rsid w:val="00E2203D"/>
    <w:rsid w:val="00E228D7"/>
    <w:rsid w:val="00E22AB9"/>
    <w:rsid w:val="00E22C0E"/>
    <w:rsid w:val="00E22C89"/>
    <w:rsid w:val="00E22E2F"/>
    <w:rsid w:val="00E23E63"/>
    <w:rsid w:val="00E2405A"/>
    <w:rsid w:val="00E24503"/>
    <w:rsid w:val="00E2466B"/>
    <w:rsid w:val="00E24D45"/>
    <w:rsid w:val="00E24F2E"/>
    <w:rsid w:val="00E259AD"/>
    <w:rsid w:val="00E265B4"/>
    <w:rsid w:val="00E300FD"/>
    <w:rsid w:val="00E30375"/>
    <w:rsid w:val="00E30FE0"/>
    <w:rsid w:val="00E326E1"/>
    <w:rsid w:val="00E34C1D"/>
    <w:rsid w:val="00E34D2A"/>
    <w:rsid w:val="00E34D31"/>
    <w:rsid w:val="00E36786"/>
    <w:rsid w:val="00E37CB6"/>
    <w:rsid w:val="00E37EAF"/>
    <w:rsid w:val="00E40B2F"/>
    <w:rsid w:val="00E40D7A"/>
    <w:rsid w:val="00E40D9E"/>
    <w:rsid w:val="00E42312"/>
    <w:rsid w:val="00E42A9C"/>
    <w:rsid w:val="00E43875"/>
    <w:rsid w:val="00E447A1"/>
    <w:rsid w:val="00E44EB8"/>
    <w:rsid w:val="00E45A79"/>
    <w:rsid w:val="00E47090"/>
    <w:rsid w:val="00E5073F"/>
    <w:rsid w:val="00E50978"/>
    <w:rsid w:val="00E52336"/>
    <w:rsid w:val="00E52490"/>
    <w:rsid w:val="00E52BFF"/>
    <w:rsid w:val="00E530D1"/>
    <w:rsid w:val="00E541A1"/>
    <w:rsid w:val="00E548D2"/>
    <w:rsid w:val="00E549EE"/>
    <w:rsid w:val="00E54CBE"/>
    <w:rsid w:val="00E54E0E"/>
    <w:rsid w:val="00E5508B"/>
    <w:rsid w:val="00E55D4A"/>
    <w:rsid w:val="00E55D68"/>
    <w:rsid w:val="00E565F7"/>
    <w:rsid w:val="00E57004"/>
    <w:rsid w:val="00E57840"/>
    <w:rsid w:val="00E57C15"/>
    <w:rsid w:val="00E60798"/>
    <w:rsid w:val="00E629A3"/>
    <w:rsid w:val="00E630AD"/>
    <w:rsid w:val="00E6310B"/>
    <w:rsid w:val="00E63193"/>
    <w:rsid w:val="00E63BDB"/>
    <w:rsid w:val="00E63F48"/>
    <w:rsid w:val="00E65030"/>
    <w:rsid w:val="00E652AB"/>
    <w:rsid w:val="00E653F6"/>
    <w:rsid w:val="00E65A38"/>
    <w:rsid w:val="00E666FD"/>
    <w:rsid w:val="00E66EDB"/>
    <w:rsid w:val="00E71D98"/>
    <w:rsid w:val="00E7205C"/>
    <w:rsid w:val="00E72646"/>
    <w:rsid w:val="00E72F69"/>
    <w:rsid w:val="00E736A9"/>
    <w:rsid w:val="00E74ED2"/>
    <w:rsid w:val="00E756B0"/>
    <w:rsid w:val="00E75A60"/>
    <w:rsid w:val="00E75B41"/>
    <w:rsid w:val="00E76487"/>
    <w:rsid w:val="00E77212"/>
    <w:rsid w:val="00E7763A"/>
    <w:rsid w:val="00E7782C"/>
    <w:rsid w:val="00E800BB"/>
    <w:rsid w:val="00E8060E"/>
    <w:rsid w:val="00E821F7"/>
    <w:rsid w:val="00E82650"/>
    <w:rsid w:val="00E8283A"/>
    <w:rsid w:val="00E82C08"/>
    <w:rsid w:val="00E83B85"/>
    <w:rsid w:val="00E84141"/>
    <w:rsid w:val="00E84280"/>
    <w:rsid w:val="00E844BE"/>
    <w:rsid w:val="00E84D94"/>
    <w:rsid w:val="00E85456"/>
    <w:rsid w:val="00E86B4C"/>
    <w:rsid w:val="00E86D99"/>
    <w:rsid w:val="00E86DB0"/>
    <w:rsid w:val="00E8718E"/>
    <w:rsid w:val="00E903B3"/>
    <w:rsid w:val="00E912C5"/>
    <w:rsid w:val="00E92142"/>
    <w:rsid w:val="00E92BEF"/>
    <w:rsid w:val="00E92E70"/>
    <w:rsid w:val="00E9336F"/>
    <w:rsid w:val="00E9483A"/>
    <w:rsid w:val="00E949A1"/>
    <w:rsid w:val="00E957BA"/>
    <w:rsid w:val="00E9672F"/>
    <w:rsid w:val="00E96BD9"/>
    <w:rsid w:val="00E96DE7"/>
    <w:rsid w:val="00E96E3D"/>
    <w:rsid w:val="00E97889"/>
    <w:rsid w:val="00E97AA3"/>
    <w:rsid w:val="00EA279F"/>
    <w:rsid w:val="00EA28AA"/>
    <w:rsid w:val="00EA33D2"/>
    <w:rsid w:val="00EA41A9"/>
    <w:rsid w:val="00EA50DF"/>
    <w:rsid w:val="00EA5122"/>
    <w:rsid w:val="00EA55EF"/>
    <w:rsid w:val="00EA5B6C"/>
    <w:rsid w:val="00EA626D"/>
    <w:rsid w:val="00EA68A4"/>
    <w:rsid w:val="00EA6ABD"/>
    <w:rsid w:val="00EA769B"/>
    <w:rsid w:val="00EB0A1A"/>
    <w:rsid w:val="00EB26E3"/>
    <w:rsid w:val="00EB2E9B"/>
    <w:rsid w:val="00EB332A"/>
    <w:rsid w:val="00EB4F6B"/>
    <w:rsid w:val="00EB7170"/>
    <w:rsid w:val="00EB7774"/>
    <w:rsid w:val="00EB7DBB"/>
    <w:rsid w:val="00EC0769"/>
    <w:rsid w:val="00EC0990"/>
    <w:rsid w:val="00EC24E4"/>
    <w:rsid w:val="00EC2718"/>
    <w:rsid w:val="00EC32FA"/>
    <w:rsid w:val="00EC4A4A"/>
    <w:rsid w:val="00EC4A52"/>
    <w:rsid w:val="00EC4F7F"/>
    <w:rsid w:val="00EC5931"/>
    <w:rsid w:val="00EC644C"/>
    <w:rsid w:val="00EC64E9"/>
    <w:rsid w:val="00EC6912"/>
    <w:rsid w:val="00EC73AE"/>
    <w:rsid w:val="00EC7D2F"/>
    <w:rsid w:val="00ED0FCA"/>
    <w:rsid w:val="00ED15C1"/>
    <w:rsid w:val="00ED21F8"/>
    <w:rsid w:val="00ED2682"/>
    <w:rsid w:val="00ED303B"/>
    <w:rsid w:val="00ED30C2"/>
    <w:rsid w:val="00ED6DC0"/>
    <w:rsid w:val="00EE0B39"/>
    <w:rsid w:val="00EE10E3"/>
    <w:rsid w:val="00EE1AD5"/>
    <w:rsid w:val="00EE2375"/>
    <w:rsid w:val="00EE5870"/>
    <w:rsid w:val="00EE6125"/>
    <w:rsid w:val="00EE6647"/>
    <w:rsid w:val="00EE74A2"/>
    <w:rsid w:val="00EF0007"/>
    <w:rsid w:val="00EF02FB"/>
    <w:rsid w:val="00EF0AF5"/>
    <w:rsid w:val="00EF0ECE"/>
    <w:rsid w:val="00EF11AD"/>
    <w:rsid w:val="00EF13F5"/>
    <w:rsid w:val="00EF1F98"/>
    <w:rsid w:val="00EF343D"/>
    <w:rsid w:val="00EF345C"/>
    <w:rsid w:val="00EF502B"/>
    <w:rsid w:val="00EF5B6D"/>
    <w:rsid w:val="00EF5F94"/>
    <w:rsid w:val="00EF616C"/>
    <w:rsid w:val="00EF62A5"/>
    <w:rsid w:val="00EF742B"/>
    <w:rsid w:val="00F0179E"/>
    <w:rsid w:val="00F0223D"/>
    <w:rsid w:val="00F0236C"/>
    <w:rsid w:val="00F0238D"/>
    <w:rsid w:val="00F033EE"/>
    <w:rsid w:val="00F04D53"/>
    <w:rsid w:val="00F050BB"/>
    <w:rsid w:val="00F0514C"/>
    <w:rsid w:val="00F0536A"/>
    <w:rsid w:val="00F05EC2"/>
    <w:rsid w:val="00F071FF"/>
    <w:rsid w:val="00F07360"/>
    <w:rsid w:val="00F075A4"/>
    <w:rsid w:val="00F1079B"/>
    <w:rsid w:val="00F111EF"/>
    <w:rsid w:val="00F1158C"/>
    <w:rsid w:val="00F12576"/>
    <w:rsid w:val="00F13004"/>
    <w:rsid w:val="00F132E8"/>
    <w:rsid w:val="00F13303"/>
    <w:rsid w:val="00F13DD6"/>
    <w:rsid w:val="00F13E17"/>
    <w:rsid w:val="00F14F68"/>
    <w:rsid w:val="00F1537B"/>
    <w:rsid w:val="00F15482"/>
    <w:rsid w:val="00F15F55"/>
    <w:rsid w:val="00F162E0"/>
    <w:rsid w:val="00F165B5"/>
    <w:rsid w:val="00F203A2"/>
    <w:rsid w:val="00F204F5"/>
    <w:rsid w:val="00F208CC"/>
    <w:rsid w:val="00F210CA"/>
    <w:rsid w:val="00F21403"/>
    <w:rsid w:val="00F21431"/>
    <w:rsid w:val="00F2280F"/>
    <w:rsid w:val="00F23C38"/>
    <w:rsid w:val="00F25815"/>
    <w:rsid w:val="00F25CCF"/>
    <w:rsid w:val="00F25F28"/>
    <w:rsid w:val="00F26067"/>
    <w:rsid w:val="00F265B2"/>
    <w:rsid w:val="00F2661F"/>
    <w:rsid w:val="00F267A7"/>
    <w:rsid w:val="00F26CCE"/>
    <w:rsid w:val="00F27E6B"/>
    <w:rsid w:val="00F27FB9"/>
    <w:rsid w:val="00F306C7"/>
    <w:rsid w:val="00F30BCD"/>
    <w:rsid w:val="00F30BF8"/>
    <w:rsid w:val="00F326E8"/>
    <w:rsid w:val="00F32785"/>
    <w:rsid w:val="00F32995"/>
    <w:rsid w:val="00F32A50"/>
    <w:rsid w:val="00F3302A"/>
    <w:rsid w:val="00F3394B"/>
    <w:rsid w:val="00F33ADE"/>
    <w:rsid w:val="00F33BEB"/>
    <w:rsid w:val="00F34185"/>
    <w:rsid w:val="00F34FF2"/>
    <w:rsid w:val="00F3524F"/>
    <w:rsid w:val="00F364F3"/>
    <w:rsid w:val="00F365B3"/>
    <w:rsid w:val="00F3733D"/>
    <w:rsid w:val="00F37490"/>
    <w:rsid w:val="00F37562"/>
    <w:rsid w:val="00F376D9"/>
    <w:rsid w:val="00F3799A"/>
    <w:rsid w:val="00F405C9"/>
    <w:rsid w:val="00F417F2"/>
    <w:rsid w:val="00F42417"/>
    <w:rsid w:val="00F42645"/>
    <w:rsid w:val="00F4379A"/>
    <w:rsid w:val="00F44120"/>
    <w:rsid w:val="00F444CA"/>
    <w:rsid w:val="00F447AA"/>
    <w:rsid w:val="00F44EE8"/>
    <w:rsid w:val="00F4616A"/>
    <w:rsid w:val="00F46E14"/>
    <w:rsid w:val="00F47247"/>
    <w:rsid w:val="00F47FF5"/>
    <w:rsid w:val="00F507D8"/>
    <w:rsid w:val="00F507DC"/>
    <w:rsid w:val="00F51262"/>
    <w:rsid w:val="00F514A2"/>
    <w:rsid w:val="00F519F6"/>
    <w:rsid w:val="00F522BE"/>
    <w:rsid w:val="00F52969"/>
    <w:rsid w:val="00F53092"/>
    <w:rsid w:val="00F54068"/>
    <w:rsid w:val="00F54B4B"/>
    <w:rsid w:val="00F5697D"/>
    <w:rsid w:val="00F56D8A"/>
    <w:rsid w:val="00F57000"/>
    <w:rsid w:val="00F57174"/>
    <w:rsid w:val="00F5729E"/>
    <w:rsid w:val="00F60135"/>
    <w:rsid w:val="00F62725"/>
    <w:rsid w:val="00F628A9"/>
    <w:rsid w:val="00F62D74"/>
    <w:rsid w:val="00F6302F"/>
    <w:rsid w:val="00F6346A"/>
    <w:rsid w:val="00F64B37"/>
    <w:rsid w:val="00F64DCE"/>
    <w:rsid w:val="00F65669"/>
    <w:rsid w:val="00F65806"/>
    <w:rsid w:val="00F664EB"/>
    <w:rsid w:val="00F66B92"/>
    <w:rsid w:val="00F66BB0"/>
    <w:rsid w:val="00F67E36"/>
    <w:rsid w:val="00F700AE"/>
    <w:rsid w:val="00F70775"/>
    <w:rsid w:val="00F707C1"/>
    <w:rsid w:val="00F70850"/>
    <w:rsid w:val="00F70DD3"/>
    <w:rsid w:val="00F71BEF"/>
    <w:rsid w:val="00F72334"/>
    <w:rsid w:val="00F72721"/>
    <w:rsid w:val="00F727C3"/>
    <w:rsid w:val="00F73274"/>
    <w:rsid w:val="00F7499B"/>
    <w:rsid w:val="00F75165"/>
    <w:rsid w:val="00F76CEC"/>
    <w:rsid w:val="00F76DF0"/>
    <w:rsid w:val="00F80601"/>
    <w:rsid w:val="00F80B5C"/>
    <w:rsid w:val="00F814FD"/>
    <w:rsid w:val="00F833DD"/>
    <w:rsid w:val="00F84F6C"/>
    <w:rsid w:val="00F86F79"/>
    <w:rsid w:val="00F87A28"/>
    <w:rsid w:val="00F90529"/>
    <w:rsid w:val="00F90979"/>
    <w:rsid w:val="00F91128"/>
    <w:rsid w:val="00F9126E"/>
    <w:rsid w:val="00F912BB"/>
    <w:rsid w:val="00F92250"/>
    <w:rsid w:val="00F935E7"/>
    <w:rsid w:val="00F93C92"/>
    <w:rsid w:val="00F94459"/>
    <w:rsid w:val="00F946B7"/>
    <w:rsid w:val="00F94860"/>
    <w:rsid w:val="00F94EA6"/>
    <w:rsid w:val="00F95DE4"/>
    <w:rsid w:val="00F962A3"/>
    <w:rsid w:val="00F973D2"/>
    <w:rsid w:val="00F97957"/>
    <w:rsid w:val="00FA1C0C"/>
    <w:rsid w:val="00FA26DB"/>
    <w:rsid w:val="00FA325F"/>
    <w:rsid w:val="00FA3A9D"/>
    <w:rsid w:val="00FA44CD"/>
    <w:rsid w:val="00FA45E7"/>
    <w:rsid w:val="00FA4A40"/>
    <w:rsid w:val="00FA5929"/>
    <w:rsid w:val="00FA5FDD"/>
    <w:rsid w:val="00FA6C84"/>
    <w:rsid w:val="00FA7090"/>
    <w:rsid w:val="00FA7559"/>
    <w:rsid w:val="00FB10C0"/>
    <w:rsid w:val="00FB1A2B"/>
    <w:rsid w:val="00FB1B21"/>
    <w:rsid w:val="00FB376F"/>
    <w:rsid w:val="00FB429A"/>
    <w:rsid w:val="00FB44D1"/>
    <w:rsid w:val="00FB570C"/>
    <w:rsid w:val="00FB65BD"/>
    <w:rsid w:val="00FB6C0B"/>
    <w:rsid w:val="00FC03B3"/>
    <w:rsid w:val="00FC042A"/>
    <w:rsid w:val="00FC07D6"/>
    <w:rsid w:val="00FC0D4D"/>
    <w:rsid w:val="00FC0E35"/>
    <w:rsid w:val="00FC10EE"/>
    <w:rsid w:val="00FC12A6"/>
    <w:rsid w:val="00FC1789"/>
    <w:rsid w:val="00FC2428"/>
    <w:rsid w:val="00FC27CE"/>
    <w:rsid w:val="00FC33AC"/>
    <w:rsid w:val="00FC44F2"/>
    <w:rsid w:val="00FC4650"/>
    <w:rsid w:val="00FC48E8"/>
    <w:rsid w:val="00FC5E03"/>
    <w:rsid w:val="00FC68F1"/>
    <w:rsid w:val="00FC6AC5"/>
    <w:rsid w:val="00FC7199"/>
    <w:rsid w:val="00FC7448"/>
    <w:rsid w:val="00FC78C4"/>
    <w:rsid w:val="00FC79C5"/>
    <w:rsid w:val="00FC7B47"/>
    <w:rsid w:val="00FD0269"/>
    <w:rsid w:val="00FD157C"/>
    <w:rsid w:val="00FD19C4"/>
    <w:rsid w:val="00FD1FC8"/>
    <w:rsid w:val="00FD2988"/>
    <w:rsid w:val="00FD2A9A"/>
    <w:rsid w:val="00FD3249"/>
    <w:rsid w:val="00FD4716"/>
    <w:rsid w:val="00FD59DB"/>
    <w:rsid w:val="00FD5AB1"/>
    <w:rsid w:val="00FD6476"/>
    <w:rsid w:val="00FD6787"/>
    <w:rsid w:val="00FD7594"/>
    <w:rsid w:val="00FD75FB"/>
    <w:rsid w:val="00FE4CF6"/>
    <w:rsid w:val="00FE61A3"/>
    <w:rsid w:val="00FE65A7"/>
    <w:rsid w:val="00FE65ED"/>
    <w:rsid w:val="00FE6858"/>
    <w:rsid w:val="00FE6C21"/>
    <w:rsid w:val="00FF0610"/>
    <w:rsid w:val="00FF2969"/>
    <w:rsid w:val="00FF373B"/>
    <w:rsid w:val="00FF38E9"/>
    <w:rsid w:val="00FF3FA7"/>
    <w:rsid w:val="00FF3FAB"/>
    <w:rsid w:val="00FF5933"/>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image" Target="media/image7.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tackoverflow.com/questions/50548446/google-nearby-connections-not-able-to-transfer-large-bytes-between-2-devices"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0.emf"/><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7" Type="http://schemas.openxmlformats.org/officeDocument/2006/relationships/fontTable" Target="fontTable.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39B0E4C0C2D347D8A1D95D8B29A13DE1"/>
        <w:category>
          <w:name w:val="Allgemein"/>
          <w:gallery w:val="placeholder"/>
        </w:category>
        <w:types>
          <w:type w:val="bbPlcHdr"/>
        </w:types>
        <w:behaviors>
          <w:behavior w:val="content"/>
        </w:behaviors>
        <w:guid w:val="{220FA96C-3488-407D-810C-3625A00953E9}"/>
      </w:docPartPr>
      <w:docPartBody>
        <w:p w:rsidR="00231444" w:rsidRDefault="009A28C2" w:rsidP="009A28C2">
          <w:pPr>
            <w:pStyle w:val="39B0E4C0C2D347D8A1D95D8B29A13DE1"/>
          </w:pPr>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A8A1892D39341F08F6F65C65F377AFF"/>
        <w:category>
          <w:name w:val="Allgemein"/>
          <w:gallery w:val="placeholder"/>
        </w:category>
        <w:types>
          <w:type w:val="bbPlcHdr"/>
        </w:types>
        <w:behaviors>
          <w:behavior w:val="content"/>
        </w:behaviors>
        <w:guid w:val="{062394FD-E336-48CA-8882-67F4BA417685}"/>
      </w:docPartPr>
      <w:docPartBody>
        <w:p w:rsidR="00B66156" w:rsidRDefault="00B66156" w:rsidP="00B66156">
          <w:pPr>
            <w:pStyle w:val="1A8A1892D39341F08F6F65C65F377AFF"/>
          </w:pPr>
          <w:r w:rsidRPr="001A470A">
            <w:rPr>
              <w:rStyle w:val="Platzhaltertext"/>
            </w:rPr>
            <w:t>Klicken oder tippen Sie hier, um Text einzugeben.</w:t>
          </w:r>
        </w:p>
      </w:docPartBody>
    </w:docPart>
    <w:docPart>
      <w:docPartPr>
        <w:name w:val="C8FE44FD194A4C1AACEE454BB83BEE13"/>
        <w:category>
          <w:name w:val="Allgemein"/>
          <w:gallery w:val="placeholder"/>
        </w:category>
        <w:types>
          <w:type w:val="bbPlcHdr"/>
        </w:types>
        <w:behaviors>
          <w:behavior w:val="content"/>
        </w:behaviors>
        <w:guid w:val="{7FF88773-4BC4-49BF-8540-A003CCE550BA}"/>
      </w:docPartPr>
      <w:docPartBody>
        <w:p w:rsidR="00B66156" w:rsidRDefault="00B66156" w:rsidP="00B66156">
          <w:pPr>
            <w:pStyle w:val="C8FE44FD194A4C1AACEE454BB83BEE13"/>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657E6"/>
    <w:rsid w:val="00565D56"/>
    <w:rsid w:val="00583CDA"/>
    <w:rsid w:val="005A0F83"/>
    <w:rsid w:val="005A2B7B"/>
    <w:rsid w:val="005B26E4"/>
    <w:rsid w:val="00634188"/>
    <w:rsid w:val="00660A06"/>
    <w:rsid w:val="006B35BA"/>
    <w:rsid w:val="00707874"/>
    <w:rsid w:val="00772E4C"/>
    <w:rsid w:val="007C37C5"/>
    <w:rsid w:val="007D03DE"/>
    <w:rsid w:val="007D2749"/>
    <w:rsid w:val="007E321F"/>
    <w:rsid w:val="007F61EF"/>
    <w:rsid w:val="00840F6F"/>
    <w:rsid w:val="00915DFB"/>
    <w:rsid w:val="009A28C2"/>
    <w:rsid w:val="00A0443C"/>
    <w:rsid w:val="00A9702E"/>
    <w:rsid w:val="00AA7A91"/>
    <w:rsid w:val="00AE2795"/>
    <w:rsid w:val="00B0606F"/>
    <w:rsid w:val="00B266A0"/>
    <w:rsid w:val="00B4303A"/>
    <w:rsid w:val="00B53E4C"/>
    <w:rsid w:val="00B66156"/>
    <w:rsid w:val="00B77459"/>
    <w:rsid w:val="00B90AAC"/>
    <w:rsid w:val="00BA5354"/>
    <w:rsid w:val="00BD2E9B"/>
    <w:rsid w:val="00BD48E2"/>
    <w:rsid w:val="00C64DC7"/>
    <w:rsid w:val="00CA2DEB"/>
    <w:rsid w:val="00CE26CA"/>
    <w:rsid w:val="00D00158"/>
    <w:rsid w:val="00D20555"/>
    <w:rsid w:val="00D21841"/>
    <w:rsid w:val="00D85461"/>
    <w:rsid w:val="00DC731D"/>
    <w:rsid w:val="00DD2B46"/>
    <w:rsid w:val="00DD5BB8"/>
    <w:rsid w:val="00DE0DE8"/>
    <w:rsid w:val="00DF0828"/>
    <w:rsid w:val="00DF7B4F"/>
    <w:rsid w:val="00ED158F"/>
    <w:rsid w:val="00F00945"/>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66156"/>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CC967F04-0955-42EB-8272-E636FA654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3830</Words>
  <Characters>87132</Characters>
  <Application>Microsoft Office Word</Application>
  <DocSecurity>0</DocSecurity>
  <Lines>726</Lines>
  <Paragraphs>201</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2097</cp:revision>
  <cp:lastPrinted>2020-04-17T23:50:00Z</cp:lastPrinted>
  <dcterms:created xsi:type="dcterms:W3CDTF">2019-05-23T10:58:00Z</dcterms:created>
  <dcterms:modified xsi:type="dcterms:W3CDTF">2020-04-2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0">
    <vt:lpwstr>f1ed8f7d-1c65-4f06-ad48-3e96e725bea1</vt:lpwstr>
  </property>
  <property fmtid="{D5CDD505-2E9C-101B-9397-08002B2CF9AE}" pid="13" name="CitaviDocumentProperty_26">
    <vt:lpwstr>Quellenverzeichnis</vt:lpwstr>
  </property>
  <property fmtid="{D5CDD505-2E9C-101B-9397-08002B2CF9AE}" pid="14" name="CitaviDocumentProperty_8">
    <vt:lpwstr>CloudProjectKey=f1llbsm1nlw55ysl2uvkv275hnf50npo8saceveooi; ProjectName=Bachelorarbeit</vt:lpwstr>
  </property>
  <property fmtid="{D5CDD505-2E9C-101B-9397-08002B2CF9AE}" pid="15" name="CitaviDocumentProperty_7">
    <vt:lpwstr>Bachelorarbeit</vt:lpwstr>
  </property>
  <property fmtid="{D5CDD505-2E9C-101B-9397-08002B2CF9AE}" pid="16" name="CitaviDocumentProperty_6">
    <vt:lpwstr>True</vt:lpwstr>
  </property>
  <property fmtid="{D5CDD505-2E9C-101B-9397-08002B2CF9AE}" pid="17" name="CitaviDocumentProperty_1">
    <vt:lpwstr>6.3.0.0</vt:lpwstr>
  </property>
</Properties>
</file>